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3178162"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 xml:space="preserve">Wearable </w:t>
      </w:r>
      <w:r w:rsidR="00FC13C3">
        <w:rPr>
          <w:rFonts w:ascii="Arial" w:hAnsi="Arial" w:cs="Arial"/>
          <w:b/>
          <w:bCs/>
          <w:szCs w:val="24"/>
        </w:rPr>
        <w:t>Bios</w:t>
      </w:r>
      <w:r w:rsidRPr="004651B0">
        <w:rPr>
          <w:rFonts w:ascii="Arial" w:hAnsi="Arial" w:cs="Arial"/>
          <w:b/>
          <w:bCs/>
          <w:szCs w:val="24"/>
        </w:rPr>
        <w:t>ensing Glove</w:t>
      </w:r>
      <w:r w:rsidR="006F2BB1">
        <w:rPr>
          <w:rFonts w:ascii="Arial" w:hAnsi="Arial" w:cs="Arial"/>
          <w:b/>
          <w:bCs/>
          <w:szCs w:val="24"/>
        </w:rPr>
        <w:t>s</w:t>
      </w:r>
      <w:r w:rsidRPr="004651B0">
        <w:rPr>
          <w:rFonts w:ascii="Arial" w:hAnsi="Arial" w:cs="Arial"/>
          <w:b/>
          <w:bCs/>
          <w:szCs w:val="24"/>
        </w:rPr>
        <w:t xml:space="preserve"> and Sensory Feedback </w:t>
      </w:r>
      <w:r w:rsidR="001B172B">
        <w:rPr>
          <w:rFonts w:ascii="Arial" w:hAnsi="Arial" w:cs="Arial"/>
          <w:b/>
          <w:bCs/>
          <w:szCs w:val="24"/>
        </w:rPr>
        <w:t>Bios</w:t>
      </w:r>
      <w:r w:rsidR="006F2BB1">
        <w:rPr>
          <w:rFonts w:ascii="Arial" w:hAnsi="Arial" w:cs="Arial"/>
          <w:b/>
          <w:bCs/>
          <w:szCs w:val="24"/>
        </w:rPr>
        <w:t xml:space="preserve">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proofErr w:type="gramStart"/>
      <w:r w:rsidR="0053308C">
        <w:rPr>
          <w:rFonts w:ascii="Arial" w:hAnsi="Arial" w:cs="Arial"/>
          <w:szCs w:val="24"/>
        </w:rPr>
        <w:t>III</w:t>
      </w:r>
      <w:r w:rsidR="000D00A2">
        <w:rPr>
          <w:rFonts w:ascii="Arial" w:hAnsi="Arial" w:cs="Arial"/>
          <w:szCs w:val="24"/>
          <w:vertAlign w:val="superscript"/>
        </w:rPr>
        <w:t>a,b</w:t>
      </w:r>
      <w:proofErr w:type="gramEnd"/>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6039B5EC" w:rsidR="005778EA" w:rsidRDefault="007315B2" w:rsidP="004651B0">
      <w:pPr>
        <w:spacing w:after="0" w:line="240" w:lineRule="auto"/>
        <w:contextualSpacing/>
        <w:jc w:val="both"/>
        <w:rPr>
          <w:rFonts w:ascii="Arial" w:hAnsi="Arial" w:cs="Arial"/>
          <w:strike/>
          <w:szCs w:val="24"/>
        </w:rPr>
      </w:pPr>
      <w:r w:rsidRPr="00FD0349">
        <w:rPr>
          <w:rFonts w:ascii="Arial" w:hAnsi="Arial" w:cs="Arial"/>
          <w:strike/>
          <w:szCs w:val="24"/>
        </w:rPr>
        <w:t xml:space="preserve">Recent technological advancements in soft actuators, flexible electronics, and </w:t>
      </w:r>
      <w:r w:rsidR="001A6C85" w:rsidRPr="00FD0349">
        <w:rPr>
          <w:rFonts w:ascii="Arial" w:hAnsi="Arial" w:cs="Arial"/>
          <w:strike/>
          <w:szCs w:val="24"/>
        </w:rPr>
        <w:t xml:space="preserve">wireless data </w:t>
      </w:r>
      <w:r w:rsidR="00A61B65" w:rsidRPr="00FD0349">
        <w:rPr>
          <w:rFonts w:ascii="Arial" w:hAnsi="Arial" w:cs="Arial"/>
          <w:strike/>
          <w:szCs w:val="24"/>
        </w:rPr>
        <w:t>acquisition</w:t>
      </w:r>
      <w:r w:rsidR="00FC0B77" w:rsidRPr="00FD0349">
        <w:rPr>
          <w:rFonts w:ascii="Arial" w:hAnsi="Arial" w:cs="Arial"/>
          <w:strike/>
          <w:szCs w:val="24"/>
        </w:rPr>
        <w:t xml:space="preserve"> </w:t>
      </w:r>
      <w:r w:rsidR="00A61B65" w:rsidRPr="00FD0349">
        <w:rPr>
          <w:rFonts w:ascii="Arial" w:hAnsi="Arial" w:cs="Arial"/>
          <w:strike/>
          <w:szCs w:val="24"/>
        </w:rPr>
        <w:t xml:space="preserve">systems </w:t>
      </w:r>
      <w:r w:rsidR="00FC0B77" w:rsidRPr="00FD0349">
        <w:rPr>
          <w:rFonts w:ascii="Arial" w:hAnsi="Arial" w:cs="Arial"/>
          <w:strike/>
          <w:szCs w:val="24"/>
        </w:rPr>
        <w:t>have</w:t>
      </w:r>
      <w:r w:rsidR="007F2AC8" w:rsidRPr="00FD0349">
        <w:rPr>
          <w:rFonts w:ascii="Arial" w:hAnsi="Arial" w:cs="Arial"/>
          <w:strike/>
          <w:szCs w:val="24"/>
        </w:rPr>
        <w:t xml:space="preserve"> enabled the </w:t>
      </w:r>
      <w:r w:rsidR="001A6C85" w:rsidRPr="00FD0349">
        <w:rPr>
          <w:rFonts w:ascii="Arial" w:hAnsi="Arial" w:cs="Arial"/>
          <w:strike/>
          <w:szCs w:val="24"/>
        </w:rPr>
        <w:t>develop</w:t>
      </w:r>
      <w:r w:rsidR="007F2AC8" w:rsidRPr="00FD0349">
        <w:rPr>
          <w:rFonts w:ascii="Arial" w:hAnsi="Arial" w:cs="Arial"/>
          <w:strike/>
          <w:szCs w:val="24"/>
        </w:rPr>
        <w:t>ment of</w:t>
      </w:r>
      <w:r w:rsidR="00A3185B" w:rsidRPr="00FD0349">
        <w:rPr>
          <w:rFonts w:ascii="Arial" w:hAnsi="Arial" w:cs="Arial"/>
          <w:strike/>
          <w:szCs w:val="24"/>
        </w:rPr>
        <w:t xml:space="preserve"> </w:t>
      </w:r>
      <w:r w:rsidR="001A6C85" w:rsidRPr="00FD0349">
        <w:rPr>
          <w:rFonts w:ascii="Arial" w:hAnsi="Arial" w:cs="Arial"/>
          <w:strike/>
          <w:szCs w:val="24"/>
        </w:rPr>
        <w:t xml:space="preserve">various </w:t>
      </w:r>
      <w:r w:rsidR="00A3185B" w:rsidRPr="00FD0349">
        <w:rPr>
          <w:rFonts w:ascii="Arial" w:hAnsi="Arial" w:cs="Arial"/>
          <w:strike/>
          <w:szCs w:val="24"/>
        </w:rPr>
        <w:t>portable, low-cost, wearable sensing glove</w:t>
      </w:r>
      <w:r w:rsidR="001A6C85" w:rsidRPr="00FD0349">
        <w:rPr>
          <w:rFonts w:ascii="Arial" w:hAnsi="Arial" w:cs="Arial"/>
          <w:strike/>
          <w:szCs w:val="24"/>
        </w:rPr>
        <w:t>s</w:t>
      </w:r>
      <w:r w:rsidR="00A3185B" w:rsidRPr="00FD0349">
        <w:rPr>
          <w:rFonts w:ascii="Arial" w:hAnsi="Arial" w:cs="Arial"/>
          <w:strike/>
          <w:szCs w:val="24"/>
        </w:rPr>
        <w:t xml:space="preserve"> that</w:t>
      </w:r>
      <w:r w:rsidRPr="00FD0349">
        <w:rPr>
          <w:rFonts w:ascii="Arial" w:hAnsi="Arial" w:cs="Arial"/>
          <w:strike/>
          <w:szCs w:val="24"/>
        </w:rPr>
        <w:t xml:space="preserve"> </w:t>
      </w:r>
      <w:r w:rsidR="00515700" w:rsidRPr="00FD0349">
        <w:rPr>
          <w:rFonts w:ascii="Arial" w:hAnsi="Arial" w:cs="Arial"/>
          <w:strike/>
          <w:szCs w:val="24"/>
        </w:rPr>
        <w:t xml:space="preserve">can be </w:t>
      </w:r>
      <w:r w:rsidRPr="00FD0349">
        <w:rPr>
          <w:rFonts w:ascii="Arial" w:hAnsi="Arial" w:cs="Arial"/>
          <w:strike/>
          <w:szCs w:val="24"/>
        </w:rPr>
        <w:t>used in conjunction with sensory feedback device</w:t>
      </w:r>
      <w:r w:rsidR="001A6C85" w:rsidRPr="00FD0349">
        <w:rPr>
          <w:rFonts w:ascii="Arial" w:hAnsi="Arial" w:cs="Arial"/>
          <w:strike/>
          <w:szCs w:val="24"/>
        </w:rPr>
        <w:t>s</w:t>
      </w:r>
      <w:r w:rsidRPr="00FD0349">
        <w:rPr>
          <w:rFonts w:ascii="Arial" w:hAnsi="Arial" w:cs="Arial"/>
          <w:strike/>
          <w:szCs w:val="24"/>
        </w:rPr>
        <w:t xml:space="preserve">. </w:t>
      </w:r>
      <w:r w:rsidR="00A3185B" w:rsidRPr="00FD0349">
        <w:rPr>
          <w:rFonts w:ascii="Arial" w:hAnsi="Arial" w:cs="Arial"/>
          <w:strike/>
          <w:szCs w:val="24"/>
        </w:rPr>
        <w:t>Combining</w:t>
      </w:r>
      <w:r w:rsidR="00DC33AE" w:rsidRPr="00FD0349">
        <w:rPr>
          <w:rFonts w:ascii="Arial" w:hAnsi="Arial" w:cs="Arial"/>
          <w:strike/>
          <w:szCs w:val="24"/>
        </w:rPr>
        <w:t xml:space="preserve"> a wearable sensing glove and a sensory feedback device </w:t>
      </w:r>
      <w:r w:rsidRPr="00FD0349">
        <w:rPr>
          <w:rFonts w:ascii="Arial" w:hAnsi="Arial" w:cs="Arial"/>
          <w:strike/>
          <w:szCs w:val="24"/>
        </w:rPr>
        <w:t>advance</w:t>
      </w:r>
      <w:r w:rsidR="00AB0318" w:rsidRPr="00FD0349">
        <w:rPr>
          <w:rFonts w:ascii="Arial" w:hAnsi="Arial" w:cs="Arial"/>
          <w:strike/>
          <w:szCs w:val="24"/>
        </w:rPr>
        <w:t>s</w:t>
      </w:r>
      <w:r w:rsidRPr="00FD0349">
        <w:rPr>
          <w:rFonts w:ascii="Arial" w:hAnsi="Arial" w:cs="Arial"/>
          <w:strike/>
          <w:szCs w:val="24"/>
        </w:rPr>
        <w:t xml:space="preserve"> </w:t>
      </w:r>
      <w:r w:rsidR="00B47C59" w:rsidRPr="00FD0349">
        <w:rPr>
          <w:rFonts w:ascii="Arial" w:hAnsi="Arial" w:cs="Arial"/>
          <w:strike/>
          <w:szCs w:val="24"/>
        </w:rPr>
        <w:t>state</w:t>
      </w:r>
      <w:r w:rsidR="00453DCD" w:rsidRPr="00FD0349">
        <w:rPr>
          <w:rFonts w:ascii="Arial" w:hAnsi="Arial" w:cs="Arial"/>
          <w:strike/>
          <w:szCs w:val="24"/>
        </w:rPr>
        <w:t>-of-the-art</w:t>
      </w:r>
      <w:r w:rsidRPr="00FD0349">
        <w:rPr>
          <w:rFonts w:ascii="Arial" w:hAnsi="Arial" w:cs="Arial"/>
          <w:strike/>
          <w:szCs w:val="24"/>
        </w:rPr>
        <w:t xml:space="preserve"> healthcare, prosthetics, </w:t>
      </w:r>
      <w:r w:rsidR="00DC33AE" w:rsidRPr="00FD0349">
        <w:rPr>
          <w:rFonts w:ascii="Arial" w:hAnsi="Arial" w:cs="Arial"/>
          <w:strike/>
          <w:szCs w:val="24"/>
        </w:rPr>
        <w:t xml:space="preserve">robotics, </w:t>
      </w:r>
      <w:r w:rsidRPr="00FD0349">
        <w:rPr>
          <w:rFonts w:ascii="Arial" w:hAnsi="Arial" w:cs="Arial"/>
          <w:strike/>
          <w:szCs w:val="24"/>
        </w:rPr>
        <w:t xml:space="preserve">and </w:t>
      </w:r>
      <w:r w:rsidR="00DC33AE" w:rsidRPr="00FD0349">
        <w:rPr>
          <w:rFonts w:ascii="Arial" w:hAnsi="Arial" w:cs="Arial"/>
          <w:strike/>
          <w:szCs w:val="24"/>
        </w:rPr>
        <w:t>virtual reality applications</w:t>
      </w:r>
      <w:r w:rsidRPr="00FD0349">
        <w:rPr>
          <w:rFonts w:ascii="Arial" w:hAnsi="Arial" w:cs="Arial"/>
          <w:strike/>
          <w:szCs w:val="24"/>
        </w:rPr>
        <w:t xml:space="preserve">. </w:t>
      </w:r>
      <w:r w:rsidR="00AB0318" w:rsidRPr="00FD0349">
        <w:rPr>
          <w:rFonts w:ascii="Arial" w:hAnsi="Arial" w:cs="Arial"/>
          <w:strike/>
          <w:szCs w:val="24"/>
        </w:rPr>
        <w:t>Th</w:t>
      </w:r>
      <w:r w:rsidR="00C5258E" w:rsidRPr="00FD0349">
        <w:rPr>
          <w:rFonts w:ascii="Arial" w:hAnsi="Arial" w:cs="Arial"/>
          <w:strike/>
          <w:szCs w:val="24"/>
        </w:rPr>
        <w:t>is combination</w:t>
      </w:r>
      <w:r w:rsidR="00AB0318" w:rsidRPr="00FD0349">
        <w:rPr>
          <w:rFonts w:ascii="Arial" w:hAnsi="Arial" w:cs="Arial"/>
          <w:strike/>
          <w:szCs w:val="24"/>
        </w:rPr>
        <w:t xml:space="preserve"> has</w:t>
      </w:r>
      <w:r w:rsidRPr="00FD0349">
        <w:rPr>
          <w:rFonts w:ascii="Arial" w:hAnsi="Arial" w:cs="Arial"/>
          <w:strike/>
          <w:szCs w:val="24"/>
        </w:rPr>
        <w:t xml:space="preserve"> emerged as a promising paradigm to enhance </w:t>
      </w:r>
      <w:r w:rsidR="00B47C59" w:rsidRPr="00FD0349">
        <w:rPr>
          <w:rFonts w:ascii="Arial" w:hAnsi="Arial" w:cs="Arial"/>
          <w:strike/>
          <w:szCs w:val="24"/>
        </w:rPr>
        <w:t xml:space="preserve">the </w:t>
      </w:r>
      <w:r w:rsidR="00A3185B" w:rsidRPr="00FD0349">
        <w:rPr>
          <w:rFonts w:ascii="Arial" w:hAnsi="Arial" w:cs="Arial"/>
          <w:strike/>
          <w:szCs w:val="24"/>
        </w:rPr>
        <w:t>care</w:t>
      </w:r>
      <w:r w:rsidRPr="00FD0349">
        <w:rPr>
          <w:rFonts w:ascii="Arial" w:hAnsi="Arial" w:cs="Arial"/>
          <w:strike/>
          <w:szCs w:val="24"/>
        </w:rPr>
        <w:t xml:space="preserve"> </w:t>
      </w:r>
      <w:r w:rsidR="00B47C59" w:rsidRPr="00FD0349">
        <w:rPr>
          <w:rFonts w:ascii="Arial" w:hAnsi="Arial" w:cs="Arial"/>
          <w:strike/>
          <w:szCs w:val="24"/>
        </w:rPr>
        <w:t xml:space="preserve">of patients </w:t>
      </w:r>
      <w:r w:rsidRPr="00FD0349">
        <w:rPr>
          <w:rFonts w:ascii="Arial" w:hAnsi="Arial" w:cs="Arial"/>
          <w:strike/>
          <w:szCs w:val="24"/>
        </w:rPr>
        <w:t>with neurological and musculoskeletal conditions.</w:t>
      </w:r>
      <w:r w:rsidR="00595DB3" w:rsidRPr="00FD0349">
        <w:rPr>
          <w:rFonts w:ascii="Arial" w:hAnsi="Arial" w:cs="Arial"/>
          <w:strike/>
          <w:szCs w:val="24"/>
        </w:rPr>
        <w:t xml:space="preserve"> </w:t>
      </w:r>
      <w:r w:rsidR="00B47C59" w:rsidRPr="00FD0349">
        <w:rPr>
          <w:rFonts w:ascii="Arial" w:hAnsi="Arial" w:cs="Arial"/>
          <w:strike/>
          <w:szCs w:val="24"/>
        </w:rPr>
        <w:t>T</w:t>
      </w:r>
      <w:r w:rsidR="00EF7AA7" w:rsidRPr="00FD0349">
        <w:rPr>
          <w:rFonts w:ascii="Arial" w:hAnsi="Arial" w:cs="Arial"/>
          <w:strike/>
          <w:szCs w:val="24"/>
        </w:rPr>
        <w:t xml:space="preserve">his review article </w:t>
      </w:r>
      <w:r w:rsidR="005778EA" w:rsidRPr="00FD0349">
        <w:rPr>
          <w:rFonts w:ascii="Arial" w:hAnsi="Arial" w:cs="Arial"/>
          <w:strike/>
          <w:szCs w:val="24"/>
        </w:rPr>
        <w:t>includes the most up-to-date materials, sensors, actuators, and system-packaging technologies</w:t>
      </w:r>
      <w:r w:rsidR="00595DB3" w:rsidRPr="00FD0349">
        <w:rPr>
          <w:rFonts w:ascii="Arial" w:hAnsi="Arial" w:cs="Arial"/>
          <w:strike/>
          <w:szCs w:val="24"/>
        </w:rPr>
        <w:t xml:space="preserve"> </w:t>
      </w:r>
      <w:r w:rsidR="005778EA" w:rsidRPr="00FD0349">
        <w:rPr>
          <w:rFonts w:ascii="Arial" w:hAnsi="Arial" w:cs="Arial"/>
          <w:strike/>
          <w:szCs w:val="24"/>
        </w:rPr>
        <w:t>to develop wearable sensing glove</w:t>
      </w:r>
      <w:r w:rsidR="00680FFD" w:rsidRPr="00FD0349">
        <w:rPr>
          <w:rFonts w:ascii="Arial" w:hAnsi="Arial" w:cs="Arial"/>
          <w:strike/>
          <w:szCs w:val="24"/>
        </w:rPr>
        <w:t>s</w:t>
      </w:r>
      <w:r w:rsidR="005778EA" w:rsidRPr="00FD0349">
        <w:rPr>
          <w:rFonts w:ascii="Arial" w:hAnsi="Arial" w:cs="Arial"/>
          <w:strike/>
          <w:szCs w:val="24"/>
        </w:rPr>
        <w:t xml:space="preserve"> and sensory feedback device</w:t>
      </w:r>
      <w:r w:rsidR="00680FFD" w:rsidRPr="00FD0349">
        <w:rPr>
          <w:rFonts w:ascii="Arial" w:hAnsi="Arial" w:cs="Arial"/>
          <w:strike/>
          <w:szCs w:val="24"/>
        </w:rPr>
        <w:t>s</w:t>
      </w:r>
      <w:r w:rsidR="005778EA" w:rsidRPr="00FD0349">
        <w:rPr>
          <w:rFonts w:ascii="Arial" w:hAnsi="Arial" w:cs="Arial"/>
          <w:strike/>
          <w:szCs w:val="24"/>
        </w:rPr>
        <w:t>.</w:t>
      </w:r>
      <w:r w:rsidR="00553D34" w:rsidRPr="00FD0349">
        <w:rPr>
          <w:rFonts w:ascii="Arial" w:hAnsi="Arial" w:cs="Arial"/>
          <w:strike/>
          <w:szCs w:val="24"/>
        </w:rPr>
        <w:t xml:space="preserve"> </w:t>
      </w:r>
      <w:r w:rsidR="00EE4FA1" w:rsidRPr="00FD0349">
        <w:rPr>
          <w:rFonts w:ascii="Arial" w:hAnsi="Arial" w:cs="Arial"/>
          <w:strike/>
          <w:szCs w:val="24"/>
        </w:rPr>
        <w:t>Part of this review article focuses</w:t>
      </w:r>
      <w:r w:rsidR="00C020E2" w:rsidRPr="00FD0349">
        <w:rPr>
          <w:rFonts w:ascii="Arial" w:hAnsi="Arial" w:cs="Arial"/>
          <w:strike/>
          <w:szCs w:val="24"/>
        </w:rPr>
        <w:t xml:space="preserve"> </w:t>
      </w:r>
      <w:r w:rsidR="00553D34" w:rsidRPr="00FD0349">
        <w:rPr>
          <w:rFonts w:ascii="Arial" w:hAnsi="Arial" w:cs="Arial"/>
          <w:strike/>
          <w:szCs w:val="24"/>
        </w:rPr>
        <w:t>on</w:t>
      </w:r>
      <w:r w:rsidR="00EE4FA1" w:rsidRPr="00FD0349">
        <w:rPr>
          <w:rFonts w:ascii="Arial" w:hAnsi="Arial" w:cs="Arial"/>
          <w:strike/>
          <w:szCs w:val="24"/>
        </w:rPr>
        <w:t xml:space="preserve"> the</w:t>
      </w:r>
      <w:r w:rsidR="00553D34" w:rsidRPr="00FD0349">
        <w:rPr>
          <w:rFonts w:ascii="Arial" w:hAnsi="Arial" w:cs="Arial"/>
          <w:strike/>
          <w:szCs w:val="24"/>
        </w:rPr>
        <w:t xml:space="preserve"> technologies used to develop strain,</w:t>
      </w:r>
      <w:r w:rsidR="007F2AC8" w:rsidRPr="00FD0349">
        <w:rPr>
          <w:rFonts w:ascii="Arial" w:hAnsi="Arial" w:cs="Arial"/>
          <w:strike/>
          <w:szCs w:val="24"/>
        </w:rPr>
        <w:t xml:space="preserve"> pressure,</w:t>
      </w:r>
      <w:r w:rsidR="00553D34" w:rsidRPr="00FD0349">
        <w:rPr>
          <w:rFonts w:ascii="Arial" w:hAnsi="Arial" w:cs="Arial"/>
          <w:strike/>
          <w:szCs w:val="24"/>
        </w:rPr>
        <w:t xml:space="preserve"> and temperature sensors </w:t>
      </w:r>
      <w:r w:rsidR="00EE4FA1" w:rsidRPr="00FD0349">
        <w:rPr>
          <w:rFonts w:ascii="Arial" w:hAnsi="Arial" w:cs="Arial"/>
          <w:strike/>
          <w:szCs w:val="24"/>
        </w:rPr>
        <w:t xml:space="preserve">that are </w:t>
      </w:r>
      <w:r w:rsidR="00680FFD" w:rsidRPr="00FD0349">
        <w:rPr>
          <w:rFonts w:ascii="Arial" w:hAnsi="Arial" w:cs="Arial"/>
          <w:strike/>
          <w:szCs w:val="24"/>
        </w:rPr>
        <w:t xml:space="preserve">integrated with </w:t>
      </w:r>
      <w:r w:rsidR="00553D34" w:rsidRPr="00FD0349">
        <w:rPr>
          <w:rFonts w:ascii="Arial" w:hAnsi="Arial" w:cs="Arial"/>
          <w:strike/>
          <w:szCs w:val="24"/>
        </w:rPr>
        <w:t xml:space="preserve">a </w:t>
      </w:r>
      <w:r w:rsidR="00680FFD" w:rsidRPr="00FD0349">
        <w:rPr>
          <w:rFonts w:ascii="Arial" w:hAnsi="Arial" w:cs="Arial"/>
          <w:strike/>
          <w:szCs w:val="24"/>
        </w:rPr>
        <w:t xml:space="preserve">multifunctional </w:t>
      </w:r>
      <w:r w:rsidR="00553D34" w:rsidRPr="00FD0349">
        <w:rPr>
          <w:rFonts w:ascii="Arial" w:hAnsi="Arial" w:cs="Arial"/>
          <w:strike/>
          <w:szCs w:val="24"/>
        </w:rPr>
        <w:t xml:space="preserve">wearable sensing glove. </w:t>
      </w:r>
      <w:r w:rsidR="005778EA" w:rsidRPr="00FD0349">
        <w:rPr>
          <w:rFonts w:ascii="Arial" w:hAnsi="Arial" w:cs="Arial"/>
          <w:strike/>
          <w:szCs w:val="24"/>
        </w:rPr>
        <w:t xml:space="preserve">Details of the mechanical, electrical, system architecture, and material properties are </w:t>
      </w:r>
      <w:r w:rsidR="00C020E2" w:rsidRPr="00FD0349">
        <w:rPr>
          <w:rFonts w:ascii="Arial" w:hAnsi="Arial" w:cs="Arial"/>
          <w:strike/>
          <w:szCs w:val="24"/>
        </w:rPr>
        <w:t>described</w:t>
      </w:r>
      <w:r w:rsidR="005778EA" w:rsidRPr="00FD0349">
        <w:rPr>
          <w:rFonts w:ascii="Arial" w:hAnsi="Arial" w:cs="Arial"/>
          <w:strike/>
          <w:szCs w:val="24"/>
        </w:rPr>
        <w:t>.</w:t>
      </w:r>
      <w:r w:rsidR="00553D34" w:rsidRPr="00FD0349">
        <w:rPr>
          <w:rFonts w:ascii="Arial" w:hAnsi="Arial" w:cs="Arial"/>
          <w:strike/>
          <w:szCs w:val="24"/>
        </w:rPr>
        <w:t xml:space="preserve"> </w:t>
      </w:r>
      <w:r w:rsidR="00A3185B" w:rsidRPr="00FD0349">
        <w:rPr>
          <w:rFonts w:ascii="Arial" w:hAnsi="Arial" w:cs="Arial"/>
          <w:strike/>
          <w:szCs w:val="24"/>
        </w:rPr>
        <w:t>We discuss t</w:t>
      </w:r>
      <w:r w:rsidR="005778EA" w:rsidRPr="00FD0349">
        <w:rPr>
          <w:rFonts w:ascii="Arial" w:hAnsi="Arial" w:cs="Arial"/>
          <w:strike/>
          <w:szCs w:val="24"/>
        </w:rPr>
        <w:t>he limitations of the current m</w:t>
      </w:r>
      <w:r w:rsidR="00D60876" w:rsidRPr="00FD0349">
        <w:rPr>
          <w:rFonts w:ascii="Arial" w:hAnsi="Arial" w:cs="Arial"/>
          <w:strike/>
          <w:szCs w:val="24"/>
        </w:rPr>
        <w:t>ethods</w:t>
      </w:r>
      <w:r w:rsidR="005778EA" w:rsidRPr="00FD0349">
        <w:rPr>
          <w:rFonts w:ascii="Arial" w:hAnsi="Arial" w:cs="Arial"/>
          <w:strike/>
          <w:szCs w:val="24"/>
        </w:rPr>
        <w:t xml:space="preserve"> and technologies </w:t>
      </w:r>
      <w:r w:rsidR="00A3185B" w:rsidRPr="00FD0349">
        <w:rPr>
          <w:rFonts w:ascii="Arial" w:hAnsi="Arial" w:cs="Arial"/>
          <w:strike/>
          <w:szCs w:val="24"/>
        </w:rPr>
        <w:t xml:space="preserve">along with </w:t>
      </w:r>
      <w:r w:rsidR="005778EA" w:rsidRPr="00FD0349">
        <w:rPr>
          <w:rFonts w:ascii="Arial" w:hAnsi="Arial" w:cs="Arial"/>
          <w:strike/>
          <w:szCs w:val="24"/>
        </w:rPr>
        <w:t xml:space="preserve">the future direction of </w:t>
      </w:r>
      <w:r w:rsidR="00D60876" w:rsidRPr="00FD0349">
        <w:rPr>
          <w:rFonts w:ascii="Arial" w:hAnsi="Arial" w:cs="Arial"/>
          <w:strike/>
          <w:szCs w:val="24"/>
        </w:rPr>
        <w:t>these technologies.</w:t>
      </w:r>
      <w:r w:rsidR="005778EA" w:rsidRPr="00FD0349">
        <w:rPr>
          <w:rFonts w:ascii="Arial" w:hAnsi="Arial" w:cs="Arial"/>
          <w:strike/>
          <w:szCs w:val="24"/>
        </w:rPr>
        <w:t xml:space="preserve"> Overall, this paper presents an all-inclusive review of the technologies used to develop a wearable sensing glove and a sensory feedback device.</w:t>
      </w:r>
    </w:p>
    <w:p w14:paraId="21051832" w14:textId="5B7DFA7F" w:rsidR="00FD0349" w:rsidRDefault="00FD0349" w:rsidP="004651B0">
      <w:pPr>
        <w:spacing w:after="0" w:line="240" w:lineRule="auto"/>
        <w:contextualSpacing/>
        <w:jc w:val="both"/>
        <w:rPr>
          <w:rFonts w:ascii="Arial" w:hAnsi="Arial" w:cs="Arial"/>
          <w:strike/>
          <w:szCs w:val="24"/>
        </w:rPr>
      </w:pPr>
    </w:p>
    <w:p w14:paraId="126E240B" w14:textId="1C93D500" w:rsidR="00FD0349" w:rsidRPr="003D1C46" w:rsidRDefault="00FD0349" w:rsidP="00FD0349">
      <w:pPr>
        <w:spacing w:after="0" w:line="240" w:lineRule="auto"/>
        <w:contextualSpacing/>
        <w:jc w:val="both"/>
        <w:rPr>
          <w:rFonts w:ascii="Arial" w:hAnsi="Arial" w:cs="Arial"/>
          <w:color w:val="FF0000"/>
          <w:szCs w:val="24"/>
        </w:rPr>
      </w:pPr>
      <w:r>
        <w:rPr>
          <w:rFonts w:ascii="Arial" w:hAnsi="Arial" w:cs="Arial"/>
          <w:color w:val="FF0000"/>
          <w:szCs w:val="24"/>
        </w:rPr>
        <w:t>Wearable sens</w:t>
      </w:r>
      <w:r w:rsidR="00FE2AB1">
        <w:rPr>
          <w:rFonts w:ascii="Arial" w:hAnsi="Arial" w:cs="Arial"/>
          <w:color w:val="FF0000"/>
          <w:szCs w:val="24"/>
        </w:rPr>
        <w:t>ing</w:t>
      </w:r>
      <w:r>
        <w:rPr>
          <w:rFonts w:ascii="Arial" w:hAnsi="Arial" w:cs="Arial"/>
          <w:color w:val="FF0000"/>
          <w:szCs w:val="24"/>
        </w:rPr>
        <w:t xml:space="preserve"> gloves and sensory feedback devices that record and enhance the sensations of the hand are used in healthcare, prosthetics, robotics, and virtual reality. </w:t>
      </w:r>
      <w:r w:rsidRPr="003D1C46">
        <w:rPr>
          <w:rFonts w:ascii="Arial" w:hAnsi="Arial" w:cs="Arial"/>
          <w:color w:val="FF0000"/>
          <w:szCs w:val="24"/>
        </w:rPr>
        <w:t xml:space="preserve">Recent technological advancements in soft actuators, flexible </w:t>
      </w:r>
      <w:r>
        <w:rPr>
          <w:rFonts w:ascii="Arial" w:hAnsi="Arial" w:cs="Arial"/>
          <w:color w:val="FF0000"/>
          <w:szCs w:val="24"/>
        </w:rPr>
        <w:t>bio</w:t>
      </w:r>
      <w:r w:rsidRPr="003D1C46">
        <w:rPr>
          <w:rFonts w:ascii="Arial" w:hAnsi="Arial" w:cs="Arial"/>
          <w:color w:val="FF0000"/>
          <w:szCs w:val="24"/>
        </w:rPr>
        <w:t xml:space="preserve">electronics, and wireless data acquisition systems have enabled the development of </w:t>
      </w:r>
      <w:r>
        <w:rPr>
          <w:rFonts w:ascii="Arial" w:hAnsi="Arial" w:cs="Arial"/>
          <w:color w:val="FF0000"/>
          <w:szCs w:val="24"/>
        </w:rPr>
        <w:t xml:space="preserve">ergonomic, lightweight, and low-cost wearable devices. </w:t>
      </w:r>
      <w:r w:rsidRPr="00A46622">
        <w:rPr>
          <w:rFonts w:ascii="Arial" w:hAnsi="Arial" w:cs="Arial"/>
          <w:color w:val="FF0000"/>
          <w:szCs w:val="24"/>
        </w:rPr>
        <w:t>This review article includes the most up-to-date materials, sensors, actuators, and system-packaging technologies to develop wearable sensing gloves and sensory feedback devices.</w:t>
      </w:r>
      <w:r>
        <w:rPr>
          <w:rFonts w:ascii="Arial" w:hAnsi="Arial" w:cs="Arial"/>
          <w:color w:val="FF0000"/>
          <w:szCs w:val="24"/>
        </w:rPr>
        <w:t xml:space="preserve"> Furthermore, this review </w:t>
      </w:r>
      <w:r>
        <w:rPr>
          <w:rFonts w:ascii="Arial" w:hAnsi="Arial" w:cs="Arial"/>
          <w:i/>
          <w:iCs/>
          <w:color w:val="FF0000"/>
          <w:szCs w:val="24"/>
        </w:rPr>
        <w:t>contemplates</w:t>
      </w:r>
      <w:r>
        <w:rPr>
          <w:rFonts w:ascii="Arial" w:hAnsi="Arial" w:cs="Arial"/>
          <w:color w:val="FF0000"/>
          <w:szCs w:val="24"/>
        </w:rPr>
        <w:t xml:space="preserve"> the use of </w:t>
      </w:r>
      <w:r w:rsidR="00FE2AB1">
        <w:rPr>
          <w:rFonts w:ascii="Arial" w:hAnsi="Arial" w:cs="Arial"/>
          <w:color w:val="FF0000"/>
          <w:szCs w:val="24"/>
        </w:rPr>
        <w:t xml:space="preserve">wearable </w:t>
      </w:r>
      <w:r>
        <w:rPr>
          <w:rFonts w:ascii="Arial" w:hAnsi="Arial" w:cs="Arial"/>
          <w:color w:val="FF0000"/>
          <w:szCs w:val="24"/>
        </w:rPr>
        <w:t xml:space="preserve">sensing gloves and sensory feedback devices together to advance their capabilities as assistive devices for people with prostheses and sensory impaired limbs. This review is divided in two sections: One detailing the </w:t>
      </w:r>
      <w:r w:rsidRPr="00A46622">
        <w:rPr>
          <w:rFonts w:ascii="Arial" w:hAnsi="Arial" w:cs="Arial"/>
          <w:color w:val="FF0000"/>
          <w:szCs w:val="24"/>
        </w:rPr>
        <w:t xml:space="preserve">technologies used to develop </w:t>
      </w:r>
      <w:r w:rsidRPr="00A46622">
        <w:rPr>
          <w:rFonts w:ascii="Arial" w:hAnsi="Arial" w:cs="Arial"/>
          <w:color w:val="FF0000"/>
          <w:szCs w:val="24"/>
        </w:rPr>
        <w:lastRenderedPageBreak/>
        <w:t>strain, pressure, and temperature sensors that are integrated with a multifunctional wearable sensing glove</w:t>
      </w:r>
      <w:r>
        <w:rPr>
          <w:rFonts w:ascii="Arial" w:hAnsi="Arial" w:cs="Arial"/>
          <w:color w:val="FF0000"/>
          <w:szCs w:val="24"/>
        </w:rPr>
        <w:t xml:space="preserve">; and the other reviewing the devices and methods used for wearable sensory displays. </w:t>
      </w:r>
      <w:r w:rsidRPr="00101F10">
        <w:rPr>
          <w:rFonts w:ascii="Arial" w:hAnsi="Arial" w:cs="Arial"/>
          <w:color w:val="FF0000"/>
          <w:szCs w:val="24"/>
        </w:rPr>
        <w:t>We discuss the limitations of the current methods and technologies along with the future direction</w:t>
      </w:r>
      <w:r>
        <w:rPr>
          <w:rFonts w:ascii="Arial" w:hAnsi="Arial" w:cs="Arial"/>
          <w:color w:val="FF0000"/>
          <w:szCs w:val="24"/>
        </w:rPr>
        <w:t xml:space="preserve"> of the field</w:t>
      </w:r>
      <w:r w:rsidRPr="00101F10">
        <w:rPr>
          <w:rFonts w:ascii="Arial" w:hAnsi="Arial" w:cs="Arial"/>
          <w:color w:val="FF0000"/>
          <w:szCs w:val="24"/>
        </w:rPr>
        <w:t>. Overall, this paper presents an all-inclusive review of the technologies used to develop wearable sensing glove</w:t>
      </w:r>
      <w:r>
        <w:rPr>
          <w:rFonts w:ascii="Arial" w:hAnsi="Arial" w:cs="Arial"/>
          <w:color w:val="FF0000"/>
          <w:szCs w:val="24"/>
        </w:rPr>
        <w:t>s</w:t>
      </w:r>
      <w:r w:rsidRPr="00101F10">
        <w:rPr>
          <w:rFonts w:ascii="Arial" w:hAnsi="Arial" w:cs="Arial"/>
          <w:color w:val="FF0000"/>
          <w:szCs w:val="24"/>
        </w:rPr>
        <w:t xml:space="preserve"> and sensory feedback device</w:t>
      </w:r>
      <w:r>
        <w:rPr>
          <w:rFonts w:ascii="Arial" w:hAnsi="Arial" w:cs="Arial"/>
          <w:color w:val="FF0000"/>
          <w:szCs w:val="24"/>
        </w:rPr>
        <w:t>s</w:t>
      </w:r>
      <w:r w:rsidRPr="00101F10">
        <w:rPr>
          <w:rFonts w:ascii="Arial" w:hAnsi="Arial" w:cs="Arial"/>
          <w:color w:val="FF0000"/>
          <w:szCs w:val="24"/>
        </w:rPr>
        <w:t>.</w:t>
      </w:r>
    </w:p>
    <w:p w14:paraId="0AFFCD28" w14:textId="77777777" w:rsidR="00FD0349" w:rsidRPr="00FD0349" w:rsidRDefault="00FD0349" w:rsidP="004651B0">
      <w:pPr>
        <w:spacing w:after="0" w:line="240" w:lineRule="auto"/>
        <w:contextualSpacing/>
        <w:jc w:val="both"/>
        <w:rPr>
          <w:rFonts w:ascii="Arial" w:hAnsi="Arial" w:cs="Arial"/>
          <w:strike/>
          <w:szCs w:val="24"/>
        </w:rPr>
      </w:pP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bookmarkStart w:id="0" w:name="_Hlk71754317"/>
      <w:r w:rsidRPr="004651B0">
        <w:rPr>
          <w:rFonts w:ascii="Arial" w:hAnsi="Arial" w:cs="Arial"/>
          <w:b/>
          <w:bCs/>
          <w:szCs w:val="24"/>
        </w:rPr>
        <w:lastRenderedPageBreak/>
        <w:t>1. Introduction</w:t>
      </w:r>
    </w:p>
    <w:bookmarkEnd w:id="0"/>
    <w:p w14:paraId="29AC60F0" w14:textId="75261814" w:rsidR="00060F99" w:rsidRPr="00C64DA0" w:rsidRDefault="00EA3C91" w:rsidP="004651B0">
      <w:pPr>
        <w:spacing w:after="0" w:line="240" w:lineRule="auto"/>
        <w:contextualSpacing/>
        <w:jc w:val="both"/>
        <w:rPr>
          <w:rFonts w:ascii="Arial" w:hAnsi="Arial" w:cs="Arial"/>
          <w:color w:val="FF0000"/>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For that reason, 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w:t>
      </w:r>
      <w:r w:rsidR="00225F6C">
        <w:rPr>
          <w:rFonts w:ascii="Arial" w:hAnsi="Arial" w:cs="Arial"/>
          <w:szCs w:val="24"/>
        </w:rPr>
        <w:t xml:space="preserve"> </w:t>
      </w:r>
      <w:bookmarkStart w:id="1" w:name="_Hlk71801890"/>
      <w:r w:rsidR="00225F6C" w:rsidRPr="00225F6C">
        <w:rPr>
          <w:rFonts w:ascii="Arial" w:hAnsi="Arial" w:cs="Arial"/>
          <w:color w:val="FF0000"/>
          <w:szCs w:val="24"/>
        </w:rPr>
        <w:t>A WS</w:t>
      </w:r>
      <w:r w:rsidR="00225F6C">
        <w:rPr>
          <w:rFonts w:ascii="Arial" w:hAnsi="Arial" w:cs="Arial"/>
          <w:color w:val="FF0000"/>
          <w:szCs w:val="24"/>
        </w:rPr>
        <w:t xml:space="preserve">G is defined as a </w:t>
      </w:r>
      <w:r w:rsidR="007430F7">
        <w:rPr>
          <w:rFonts w:ascii="Arial" w:hAnsi="Arial" w:cs="Arial"/>
          <w:color w:val="FF0000"/>
          <w:szCs w:val="24"/>
        </w:rPr>
        <w:t xml:space="preserve">“glove-based system as a system composed of an array of sensors, electronics for data acquisition and processing, power supply, and a support for the sensors that can be worn on the user’s hand </w:t>
      </w:r>
      <w:r w:rsidR="003324C0">
        <w:rPr>
          <w:rFonts w:ascii="Arial" w:hAnsi="Arial" w:cs="Arial"/>
          <w:color w:val="FF0000"/>
          <w:szCs w:val="24"/>
        </w:rPr>
        <w:fldChar w:fldCharType="begin"/>
      </w:r>
      <w:r w:rsidR="003324C0">
        <w:rPr>
          <w:rFonts w:ascii="Arial" w:hAnsi="Arial" w:cs="Arial"/>
          <w:color w:val="FF0000"/>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3324C0">
        <w:rPr>
          <w:rFonts w:ascii="Arial" w:hAnsi="Arial" w:cs="Arial"/>
          <w:color w:val="FF0000"/>
          <w:szCs w:val="24"/>
        </w:rPr>
        <w:fldChar w:fldCharType="separate"/>
      </w:r>
      <w:r w:rsidR="003324C0">
        <w:rPr>
          <w:rFonts w:ascii="Arial" w:hAnsi="Arial" w:cs="Arial"/>
          <w:noProof/>
          <w:color w:val="FF0000"/>
          <w:szCs w:val="24"/>
        </w:rPr>
        <w:t>(Dipietro et al. 2008)</w:t>
      </w:r>
      <w:r w:rsidR="003324C0">
        <w:rPr>
          <w:rFonts w:ascii="Arial" w:hAnsi="Arial" w:cs="Arial"/>
          <w:color w:val="FF0000"/>
          <w:szCs w:val="24"/>
        </w:rPr>
        <w:fldChar w:fldCharType="end"/>
      </w:r>
      <w:r w:rsidR="007430F7">
        <w:rPr>
          <w:rFonts w:ascii="Arial" w:hAnsi="Arial" w:cs="Arial"/>
          <w:color w:val="FF0000"/>
          <w:szCs w:val="24"/>
        </w:rPr>
        <w:t>.”</w:t>
      </w:r>
      <w:r w:rsidR="00D300C1" w:rsidRPr="004651B0">
        <w:rPr>
          <w:rFonts w:ascii="Arial" w:hAnsi="Arial" w:cs="Arial"/>
          <w:szCs w:val="24"/>
        </w:rPr>
        <w:t xml:space="preserve"> </w:t>
      </w:r>
      <w:bookmarkEnd w:id="1"/>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39E66768" w:rsidR="00E06802" w:rsidRPr="004651B0" w:rsidRDefault="009C6F08" w:rsidP="0098329F">
      <w:pPr>
        <w:spacing w:after="0" w:line="240" w:lineRule="auto"/>
        <w:ind w:firstLine="720"/>
        <w:contextualSpacing/>
        <w:jc w:val="both"/>
        <w:rPr>
          <w:rFonts w:ascii="Arial" w:hAnsi="Arial" w:cs="Arial"/>
          <w:szCs w:val="24"/>
        </w:rPr>
      </w:pPr>
      <w:bookmarkStart w:id="2"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ED23C4">
        <w:rPr>
          <w:rFonts w:ascii="Arial" w:hAnsi="Arial" w:cs="Arial"/>
          <w:color w:val="FF0000"/>
          <w:szCs w:val="24"/>
        </w:rPr>
        <w:t>However,</w:t>
      </w:r>
      <w:r w:rsidR="00616B19" w:rsidRPr="00ED23C4">
        <w:rPr>
          <w:rFonts w:ascii="Arial" w:hAnsi="Arial" w:cs="Arial"/>
          <w:color w:val="FF0000"/>
          <w:szCs w:val="24"/>
        </w:rPr>
        <w:t xml:space="preserve"> sensory impaired individuals need a </w:t>
      </w:r>
      <w:r w:rsidR="00984E74" w:rsidRPr="00ED23C4">
        <w:rPr>
          <w:rFonts w:ascii="Arial" w:hAnsi="Arial" w:cs="Arial"/>
          <w:color w:val="FF0000"/>
          <w:szCs w:val="24"/>
        </w:rPr>
        <w:t xml:space="preserve">device </w:t>
      </w:r>
      <w:r w:rsidR="004F76E2" w:rsidRPr="00ED23C4">
        <w:rPr>
          <w:rFonts w:ascii="Arial" w:hAnsi="Arial" w:cs="Arial"/>
          <w:color w:val="FF0000"/>
          <w:szCs w:val="24"/>
        </w:rPr>
        <w:t>to</w:t>
      </w:r>
      <w:r w:rsidR="00984E74" w:rsidRPr="00ED23C4">
        <w:rPr>
          <w:rFonts w:ascii="Arial" w:hAnsi="Arial" w:cs="Arial"/>
          <w:color w:val="FF0000"/>
          <w:szCs w:val="24"/>
        </w:rPr>
        <w:t xml:space="preserve"> transfer the sensory information</w:t>
      </w:r>
      <w:r w:rsidR="00616B19" w:rsidRPr="00ED23C4">
        <w:rPr>
          <w:rFonts w:ascii="Arial" w:hAnsi="Arial" w:cs="Arial"/>
          <w:color w:val="FF0000"/>
          <w:szCs w:val="24"/>
        </w:rPr>
        <w:t xml:space="preserve"> from their hands</w:t>
      </w:r>
      <w:r w:rsidR="00B74DE1" w:rsidRPr="00ED23C4">
        <w:rPr>
          <w:rFonts w:ascii="Arial" w:hAnsi="Arial" w:cs="Arial"/>
          <w:color w:val="FF0000"/>
          <w:szCs w:val="24"/>
        </w:rPr>
        <w:t xml:space="preserve"> </w:t>
      </w:r>
      <w:r w:rsidR="00E06802" w:rsidRPr="00ED23C4">
        <w:rPr>
          <w:rFonts w:ascii="Arial" w:hAnsi="Arial" w:cs="Arial"/>
          <w:color w:val="FF0000"/>
          <w:szCs w:val="24"/>
        </w:rPr>
        <w:t>to</w:t>
      </w:r>
      <w:r w:rsidR="00ED23C4" w:rsidRPr="00ED23C4">
        <w:rPr>
          <w:rFonts w:ascii="Arial" w:hAnsi="Arial" w:cs="Arial"/>
          <w:color w:val="FF0000"/>
          <w:szCs w:val="24"/>
        </w:rPr>
        <w:t xml:space="preserve"> </w:t>
      </w:r>
      <w:r w:rsidR="00984E74" w:rsidRPr="00ED23C4">
        <w:rPr>
          <w:rFonts w:ascii="Arial" w:hAnsi="Arial" w:cs="Arial"/>
          <w:color w:val="FF0000"/>
          <w:szCs w:val="24"/>
        </w:rPr>
        <w:t xml:space="preserve">another </w:t>
      </w:r>
      <w:r w:rsidR="00616B19" w:rsidRPr="00ED23C4">
        <w:rPr>
          <w:rFonts w:ascii="Arial" w:hAnsi="Arial" w:cs="Arial"/>
          <w:color w:val="FF0000"/>
          <w:szCs w:val="24"/>
        </w:rPr>
        <w:t xml:space="preserve">body </w:t>
      </w:r>
      <w:r w:rsidR="00984E74" w:rsidRPr="00ED23C4">
        <w:rPr>
          <w:rFonts w:ascii="Arial" w:hAnsi="Arial" w:cs="Arial"/>
          <w:color w:val="FF0000"/>
          <w:szCs w:val="24"/>
        </w:rPr>
        <w:t>part.</w:t>
      </w:r>
      <w:r w:rsidR="004F76E2" w:rsidRPr="00ED23C4">
        <w:rPr>
          <w:rFonts w:ascii="Arial" w:hAnsi="Arial" w:cs="Arial"/>
          <w:color w:val="FF0000"/>
          <w:szCs w:val="24"/>
        </w:rPr>
        <w:t xml:space="preserve"> </w:t>
      </w:r>
      <w:bookmarkEnd w:id="2"/>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r w:rsidR="00DA6D4A">
        <w:rPr>
          <w:rFonts w:ascii="Arial" w:hAnsi="Arial" w:cs="Arial"/>
          <w:szCs w:val="24"/>
        </w:rPr>
        <w:t>various</w:t>
      </w:r>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r w:rsidR="008E1DFB">
        <w:rPr>
          <w:rFonts w:ascii="Arial" w:hAnsi="Arial" w:cs="Arial"/>
          <w:szCs w:val="24"/>
        </w:rPr>
        <w:t>,</w:t>
      </w:r>
      <w:r w:rsidR="00DA6D4A">
        <w:rPr>
          <w:rFonts w:ascii="Arial" w:hAnsi="Arial" w:cs="Arial"/>
          <w:szCs w:val="24"/>
        </w:rPr>
        <w:t xml:space="preserve"> for example</w:t>
      </w:r>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6BC5FBA2" w:rsidR="00172642" w:rsidRPr="004651B0" w:rsidRDefault="00C456F3" w:rsidP="0098329F">
      <w:pPr>
        <w:spacing w:after="0" w:line="240" w:lineRule="auto"/>
        <w:ind w:firstLine="720"/>
        <w:contextualSpacing/>
        <w:jc w:val="both"/>
        <w:rPr>
          <w:rFonts w:ascii="Arial" w:hAnsi="Arial" w:cs="Arial"/>
          <w:szCs w:val="24"/>
        </w:rPr>
      </w:pPr>
      <w:r>
        <w:rPr>
          <w:rFonts w:ascii="Arial" w:hAnsi="Arial" w:cs="Arial"/>
          <w:szCs w:val="24"/>
        </w:rPr>
        <w:t>I</w:t>
      </w:r>
      <w:r w:rsidR="00E06802" w:rsidRPr="004651B0">
        <w:rPr>
          <w:rFonts w:ascii="Arial" w:hAnsi="Arial" w:cs="Arial"/>
          <w:szCs w:val="24"/>
        </w:rPr>
        <w:t>ndividuals with limb prosthe</w:t>
      </w:r>
      <w:r>
        <w:rPr>
          <w:rFonts w:ascii="Arial" w:hAnsi="Arial" w:cs="Arial"/>
          <w:szCs w:val="24"/>
        </w:rPr>
        <w:t>ses can also benefit from such devices</w:t>
      </w:r>
      <w:r w:rsidR="00E06802" w:rsidRPr="004651B0">
        <w:rPr>
          <w:rFonts w:ascii="Arial" w:hAnsi="Arial" w:cs="Arial"/>
          <w:szCs w:val="24"/>
        </w:rPr>
        <w:t xml:space="preserve"> as they are currently unable to sense or feel using their prosthetic</w:t>
      </w:r>
      <w:r w:rsidR="008E1DFB">
        <w:rPr>
          <w:rFonts w:ascii="Arial" w:hAnsi="Arial" w:cs="Arial"/>
          <w:szCs w:val="24"/>
        </w:rPr>
        <w:t>s</w:t>
      </w:r>
      <w:r w:rsidR="00E06802" w:rsidRPr="004651B0">
        <w:rPr>
          <w:rFonts w:ascii="Arial" w:hAnsi="Arial" w:cs="Arial"/>
          <w:szCs w:val="24"/>
        </w:rPr>
        <w:t xml:space="preserve">.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r w:rsidR="00DA6D4A">
        <w:rPr>
          <w:rFonts w:ascii="Arial" w:hAnsi="Arial" w:cs="Arial"/>
          <w:szCs w:val="24"/>
        </w:rPr>
        <w:t>diminished</w:t>
      </w:r>
      <w:r w:rsidR="003212DA">
        <w:rPr>
          <w:rFonts w:ascii="Arial" w:hAnsi="Arial" w:cs="Arial"/>
          <w:szCs w:val="24"/>
        </w:rPr>
        <w:t xml:space="preserve"> </w:t>
      </w:r>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 xml:space="preserve">can be </w:t>
      </w:r>
      <w:r w:rsidR="00712126">
        <w:rPr>
          <w:rFonts w:ascii="Arial" w:hAnsi="Arial" w:cs="Arial"/>
          <w:color w:val="FF0000"/>
          <w:szCs w:val="24"/>
        </w:rPr>
        <w:t>difficult to understand</w:t>
      </w:r>
      <w:r w:rsidR="00692879" w:rsidRPr="004651B0">
        <w:rPr>
          <w:rFonts w:ascii="Arial" w:hAnsi="Arial" w:cs="Arial"/>
          <w:szCs w:val="24"/>
        </w:rPr>
        <w:t>,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r w:rsidR="003212DA">
        <w:rPr>
          <w:rFonts w:ascii="Arial" w:hAnsi="Arial" w:cs="Arial"/>
          <w:szCs w:val="24"/>
        </w:rPr>
        <w:t xml:space="preserve"> </w:t>
      </w:r>
      <w:r>
        <w:rPr>
          <w:rFonts w:ascii="Arial" w:hAnsi="Arial" w:cs="Arial"/>
          <w:szCs w:val="24"/>
        </w:rPr>
        <w:t>Multiple</w:t>
      </w:r>
      <w:r w:rsidR="003212DA">
        <w:rPr>
          <w:rFonts w:ascii="Arial" w:hAnsi="Arial" w:cs="Arial"/>
          <w:szCs w:val="24"/>
        </w:rPr>
        <w:t xml:space="preserve"> research g</w:t>
      </w:r>
      <w:r w:rsidR="00DA6D4A">
        <w:rPr>
          <w:rFonts w:ascii="Arial" w:hAnsi="Arial" w:cs="Arial"/>
          <w:szCs w:val="24"/>
        </w:rPr>
        <w:t>roups</w:t>
      </w:r>
      <w:r w:rsidR="00564BF8">
        <w:rPr>
          <w:rFonts w:ascii="Arial" w:hAnsi="Arial" w:cs="Arial"/>
          <w:szCs w:val="24"/>
        </w:rPr>
        <w:t xml:space="preserve"> have developed a sensory feedback device (SFD) to</w:t>
      </w:r>
      <w:r>
        <w:rPr>
          <w:rFonts w:ascii="Arial" w:hAnsi="Arial" w:cs="Arial"/>
          <w:szCs w:val="24"/>
        </w:rPr>
        <w:t xml:space="preserve"> solve these problems by</w:t>
      </w:r>
      <w:r w:rsidR="00564BF8">
        <w:rPr>
          <w:rFonts w:ascii="Arial" w:hAnsi="Arial" w:cs="Arial"/>
          <w:szCs w:val="24"/>
        </w:rPr>
        <w:t xml:space="preserve"> complement</w:t>
      </w:r>
      <w:r>
        <w:rPr>
          <w:rFonts w:ascii="Arial" w:hAnsi="Arial" w:cs="Arial"/>
          <w:szCs w:val="24"/>
        </w:rPr>
        <w:t>ing</w:t>
      </w:r>
      <w:r w:rsidR="00564BF8">
        <w:rPr>
          <w:rFonts w:ascii="Arial" w:hAnsi="Arial" w:cs="Arial"/>
          <w:szCs w:val="24"/>
        </w:rPr>
        <w:t xml:space="preserve"> </w:t>
      </w:r>
      <w:r>
        <w:rPr>
          <w:rFonts w:ascii="Arial" w:hAnsi="Arial" w:cs="Arial"/>
          <w:szCs w:val="24"/>
        </w:rPr>
        <w:t>their</w:t>
      </w:r>
      <w:r w:rsidR="00564BF8">
        <w:rPr>
          <w:rFonts w:ascii="Arial" w:hAnsi="Arial" w:cs="Arial"/>
          <w:szCs w:val="24"/>
        </w:rPr>
        <w:t xml:space="preserve"> visual feedback and enhanc</w:t>
      </w:r>
      <w:r>
        <w:rPr>
          <w:rFonts w:ascii="Arial" w:hAnsi="Arial" w:cs="Arial"/>
          <w:szCs w:val="24"/>
        </w:rPr>
        <w:t>ing</w:t>
      </w:r>
      <w:r w:rsidR="00564BF8">
        <w:rPr>
          <w:rFonts w:ascii="Arial" w:hAnsi="Arial" w:cs="Arial"/>
          <w:szCs w:val="24"/>
        </w:rPr>
        <w:t xml:space="preserve"> their sensory experience</w:t>
      </w:r>
      <w:r w:rsidR="003212DA">
        <w:rPr>
          <w:rFonts w:ascii="Arial" w:hAnsi="Arial" w:cs="Arial"/>
          <w:szCs w:val="24"/>
        </w:rPr>
        <w:t>.</w:t>
      </w:r>
      <w:r w:rsidR="00692879" w:rsidRPr="004651B0">
        <w:rPr>
          <w:rFonts w:ascii="Arial" w:hAnsi="Arial" w:cs="Arial"/>
          <w:szCs w:val="24"/>
        </w:rPr>
        <w:t xml:space="preserve"> </w:t>
      </w:r>
      <w:r w:rsidR="00E47064" w:rsidRPr="004651B0">
        <w:rPr>
          <w:rFonts w:ascii="Arial" w:hAnsi="Arial" w:cs="Arial"/>
          <w:szCs w:val="24"/>
        </w:rPr>
        <w:t xml:space="preserve">The need </w:t>
      </w:r>
      <w:r w:rsidR="00E47064" w:rsidRPr="004651B0">
        <w:rPr>
          <w:rFonts w:ascii="Arial" w:hAnsi="Arial" w:cs="Arial"/>
          <w:szCs w:val="24"/>
        </w:rPr>
        <w:lastRenderedPageBreak/>
        <w:t xml:space="preserve">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3B753396"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w:t>
      </w:r>
      <w:r w:rsidR="00FD0349" w:rsidRPr="00607025">
        <w:rPr>
          <w:rFonts w:ascii="Arial" w:hAnsi="Arial" w:cs="Arial"/>
          <w:color w:val="FF0000"/>
          <w:szCs w:val="24"/>
        </w:rPr>
        <w:t xml:space="preserve">is an overview figure </w:t>
      </w:r>
      <w:r w:rsidR="00FD0349" w:rsidRPr="00607025">
        <w:rPr>
          <w:rFonts w:ascii="Arial" w:hAnsi="Arial" w:cs="Arial"/>
          <w:strike/>
          <w:color w:val="FF0000"/>
          <w:szCs w:val="24"/>
        </w:rPr>
        <w:t>illustrating the different technologies used by a WSG and SFD, and it shows how a WSG would interact with an SFD.</w:t>
      </w:r>
      <w:r w:rsidR="00FD0349" w:rsidRPr="00607025">
        <w:rPr>
          <w:rFonts w:ascii="Arial" w:hAnsi="Arial" w:cs="Arial"/>
          <w:color w:val="FF0000"/>
          <w:szCs w:val="24"/>
        </w:rPr>
        <w:t xml:space="preserve"> </w:t>
      </w:r>
      <w:r w:rsidR="00FD0349">
        <w:rPr>
          <w:rFonts w:ascii="Arial" w:hAnsi="Arial" w:cs="Arial"/>
          <w:color w:val="FF0000"/>
          <w:szCs w:val="24"/>
        </w:rPr>
        <w:t xml:space="preserve"> Which précises the most relevant applications of these devices, the cutting-edge technologies used by these devices as described in this review, and it illustrates how a WSG and SFD could interact to provide comprehensive sensory information to a user.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r w:rsidR="006D52C3" w:rsidRPr="004651B0">
        <w:rPr>
          <w:rFonts w:ascii="Arial" w:hAnsi="Arial" w:cs="Arial"/>
          <w:szCs w:val="24"/>
        </w:rPr>
        <w:t xml:space="preserve"> </w:t>
      </w:r>
      <w:bookmarkStart w:id="3" w:name="_Hlk72337052"/>
      <w:r w:rsidR="00406E5A" w:rsidRPr="00406E5A">
        <w:rPr>
          <w:rFonts w:ascii="Arial" w:hAnsi="Arial" w:cs="Arial"/>
          <w:color w:val="FF0000"/>
          <w:szCs w:val="24"/>
        </w:rPr>
        <w:t>The SFD portion of the literature review is divided into the following sections: introduction of feedback modes and review of electro-cutaneous, vibrotactile, and mechanotactile feedback; pros and cons of each feedback mode; and limitations, challenges, and future work</w:t>
      </w:r>
      <w:r w:rsidR="00406E5A">
        <w:rPr>
          <w:rFonts w:ascii="Arial" w:hAnsi="Arial" w:cs="Arial"/>
          <w:color w:val="FF0000"/>
          <w:szCs w:val="24"/>
        </w:rPr>
        <w:t xml:space="preserve">. </w:t>
      </w:r>
      <w:r w:rsidR="00DF08B0">
        <w:rPr>
          <w:rFonts w:ascii="Arial" w:hAnsi="Arial" w:cs="Arial"/>
          <w:color w:val="FF0000"/>
          <w:szCs w:val="24"/>
        </w:rPr>
        <w:t>The next section focuses on projects that combine WSGs and SFDs.</w:t>
      </w:r>
      <w:r w:rsidR="00DF08B0">
        <w:rPr>
          <w:rFonts w:ascii="Arial" w:hAnsi="Arial" w:cs="Arial"/>
          <w:szCs w:val="24"/>
        </w:rPr>
        <w:t xml:space="preserve"> </w:t>
      </w:r>
      <w:bookmarkEnd w:id="3"/>
      <w:r w:rsidR="00160272" w:rsidRPr="004651B0">
        <w:rPr>
          <w:rFonts w:ascii="Arial" w:hAnsi="Arial" w:cs="Arial"/>
          <w:szCs w:val="24"/>
        </w:rPr>
        <w:t xml:space="preserve">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245E2D2E"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ens</w:t>
      </w:r>
      <w:r w:rsidR="00B24DA5">
        <w:rPr>
          <w:rFonts w:ascii="Arial" w:hAnsi="Arial" w:cs="Arial"/>
          <w:b/>
          <w:bCs/>
          <w:szCs w:val="24"/>
        </w:rPr>
        <w:t>ing</w:t>
      </w:r>
      <w:r w:rsidRPr="004651B0">
        <w:rPr>
          <w:rFonts w:ascii="Arial" w:hAnsi="Arial" w:cs="Arial"/>
          <w:b/>
          <w:bCs/>
          <w:szCs w:val="24"/>
        </w:rPr>
        <w:t xml:space="preserve">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12F9BBE6" w14:textId="3B6042B2" w:rsidR="00642449" w:rsidRPr="00BE0986" w:rsidRDefault="006A482E" w:rsidP="004651B0">
      <w:pPr>
        <w:spacing w:after="0" w:line="240" w:lineRule="auto"/>
        <w:contextualSpacing/>
        <w:jc w:val="both"/>
        <w:rPr>
          <w:rFonts w:ascii="Arial" w:hAnsi="Arial" w:cs="Arial"/>
          <w:color w:val="FF0000"/>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w:t>
      </w:r>
      <w:r w:rsidR="00917DB0">
        <w:rPr>
          <w:rFonts w:ascii="Arial" w:hAnsi="Arial" w:cs="Arial"/>
          <w:szCs w:val="24"/>
        </w:rPr>
        <w:t xml:space="preserve"> </w:t>
      </w:r>
      <w:bookmarkStart w:id="4" w:name="_Hlk72330005"/>
      <w:bookmarkStart w:id="5" w:name="_Hlk72335889"/>
      <w:bookmarkStart w:id="6" w:name="_Hlk72438669"/>
      <w:r w:rsidR="00642449" w:rsidRPr="00642449">
        <w:rPr>
          <w:rFonts w:ascii="Arial" w:hAnsi="Arial" w:cs="Arial"/>
          <w:color w:val="FF0000"/>
          <w:szCs w:val="24"/>
        </w:rPr>
        <w:t>These sensors are</w:t>
      </w:r>
      <w:r w:rsidR="004916B3">
        <w:rPr>
          <w:rFonts w:ascii="Arial" w:hAnsi="Arial" w:cs="Arial"/>
          <w:color w:val="FF0000"/>
          <w:szCs w:val="24"/>
        </w:rPr>
        <w:t xml:space="preserve"> embedded into a</w:t>
      </w:r>
      <w:r w:rsidR="00642449" w:rsidRPr="00642449">
        <w:rPr>
          <w:rFonts w:ascii="Arial" w:hAnsi="Arial" w:cs="Arial"/>
          <w:color w:val="FF0000"/>
          <w:szCs w:val="24"/>
        </w:rPr>
        <w:t xml:space="preserve"> glove </w:t>
      </w:r>
      <w:r w:rsidR="00917DB0">
        <w:rPr>
          <w:rFonts w:ascii="Arial" w:hAnsi="Arial" w:cs="Arial"/>
          <w:color w:val="FF0000"/>
          <w:szCs w:val="24"/>
        </w:rPr>
        <w:t xml:space="preserve">using </w:t>
      </w:r>
      <w:r w:rsidR="00642449" w:rsidRPr="00642449">
        <w:rPr>
          <w:rFonts w:ascii="Arial" w:hAnsi="Arial" w:cs="Arial"/>
          <w:color w:val="FF0000"/>
          <w:szCs w:val="24"/>
        </w:rPr>
        <w:t>elastomer</w:t>
      </w:r>
      <w:r w:rsidR="002C34E3">
        <w:rPr>
          <w:rFonts w:ascii="Arial" w:hAnsi="Arial" w:cs="Arial"/>
          <w:color w:val="FF0000"/>
          <w:szCs w:val="24"/>
        </w:rPr>
        <w:t>s</w:t>
      </w:r>
      <w:r w:rsidR="00FA77C2">
        <w:rPr>
          <w:rFonts w:ascii="Arial" w:hAnsi="Arial" w:cs="Arial"/>
          <w:color w:val="FF0000"/>
          <w:szCs w:val="24"/>
        </w:rPr>
        <w:t xml:space="preserve"> and epox</w:t>
      </w:r>
      <w:r w:rsidR="004916B3">
        <w:rPr>
          <w:rFonts w:ascii="Arial" w:hAnsi="Arial" w:cs="Arial"/>
          <w:color w:val="FF0000"/>
          <w:szCs w:val="24"/>
        </w:rPr>
        <w:t>y adhesives</w:t>
      </w:r>
      <w:r w:rsidR="00FA77C2">
        <w:rPr>
          <w:rFonts w:ascii="Arial" w:hAnsi="Arial" w:cs="Arial"/>
          <w:color w:val="FF0000"/>
          <w:szCs w:val="24"/>
        </w:rPr>
        <w:t xml:space="preserve"> </w:t>
      </w:r>
      <w:r w:rsidR="00FA77C2">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 </w:instrText>
      </w:r>
      <w:r w:rsidR="004916B3">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DATA </w:instrText>
      </w:r>
      <w:r w:rsidR="004916B3">
        <w:rPr>
          <w:rFonts w:ascii="Arial" w:hAnsi="Arial" w:cs="Arial"/>
          <w:color w:val="FF0000"/>
          <w:szCs w:val="24"/>
        </w:rPr>
      </w:r>
      <w:r w:rsidR="004916B3">
        <w:rPr>
          <w:rFonts w:ascii="Arial" w:hAnsi="Arial" w:cs="Arial"/>
          <w:color w:val="FF0000"/>
          <w:szCs w:val="24"/>
        </w:rPr>
        <w:fldChar w:fldCharType="end"/>
      </w:r>
      <w:r w:rsidR="00FA77C2">
        <w:rPr>
          <w:rFonts w:ascii="Arial" w:hAnsi="Arial" w:cs="Arial"/>
          <w:color w:val="FF0000"/>
          <w:szCs w:val="24"/>
        </w:rPr>
      </w:r>
      <w:r w:rsidR="00FA77C2">
        <w:rPr>
          <w:rFonts w:ascii="Arial" w:hAnsi="Arial" w:cs="Arial"/>
          <w:color w:val="FF0000"/>
          <w:szCs w:val="24"/>
        </w:rPr>
        <w:fldChar w:fldCharType="separate"/>
      </w:r>
      <w:r w:rsidR="004916B3">
        <w:rPr>
          <w:rFonts w:ascii="Arial" w:hAnsi="Arial" w:cs="Arial"/>
          <w:noProof/>
          <w:color w:val="FF0000"/>
          <w:szCs w:val="24"/>
        </w:rPr>
        <w:t>(Hammond et al. 2014; O’Connor et al. 2017; Ota et al. 2016)</w:t>
      </w:r>
      <w:r w:rsidR="00FA77C2">
        <w:rPr>
          <w:rFonts w:ascii="Arial" w:hAnsi="Arial" w:cs="Arial"/>
          <w:color w:val="FF0000"/>
          <w:szCs w:val="24"/>
        </w:rPr>
        <w:fldChar w:fldCharType="end"/>
      </w:r>
      <w:r w:rsidR="00642449" w:rsidRPr="00642449">
        <w:rPr>
          <w:rFonts w:ascii="Arial" w:hAnsi="Arial" w:cs="Arial"/>
          <w:color w:val="FF0000"/>
          <w:szCs w:val="24"/>
        </w:rPr>
        <w:t xml:space="preserve">, </w:t>
      </w:r>
      <w:r w:rsidR="002C34E3">
        <w:rPr>
          <w:rFonts w:ascii="Arial" w:hAnsi="Arial" w:cs="Arial"/>
          <w:color w:val="FF0000"/>
          <w:szCs w:val="24"/>
        </w:rPr>
        <w:t xml:space="preserve">threaded using </w:t>
      </w:r>
      <w:r w:rsidR="00096C54">
        <w:rPr>
          <w:rFonts w:ascii="Arial" w:hAnsi="Arial" w:cs="Arial"/>
          <w:color w:val="FF0000"/>
          <w:szCs w:val="24"/>
        </w:rPr>
        <w:t xml:space="preserve">sensor enabled </w:t>
      </w:r>
      <w:r w:rsidR="00917DB0">
        <w:rPr>
          <w:rFonts w:ascii="Arial" w:hAnsi="Arial" w:cs="Arial"/>
          <w:color w:val="FF0000"/>
          <w:szCs w:val="24"/>
        </w:rPr>
        <w:t xml:space="preserve">fibers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Li et al. 2020b)</w:t>
      </w:r>
      <w:r w:rsidR="00917DB0">
        <w:rPr>
          <w:rFonts w:ascii="Arial" w:hAnsi="Arial" w:cs="Arial"/>
          <w:color w:val="FF0000"/>
          <w:szCs w:val="24"/>
        </w:rPr>
        <w:fldChar w:fldCharType="end"/>
      </w:r>
      <w:r w:rsidR="00917DB0">
        <w:rPr>
          <w:rFonts w:ascii="Arial" w:hAnsi="Arial" w:cs="Arial"/>
          <w:color w:val="FF0000"/>
          <w:szCs w:val="24"/>
        </w:rPr>
        <w:t>,</w:t>
      </w:r>
      <w:r w:rsidR="00642449" w:rsidRPr="00642449">
        <w:rPr>
          <w:rFonts w:ascii="Arial" w:hAnsi="Arial" w:cs="Arial"/>
          <w:color w:val="FF0000"/>
          <w:szCs w:val="24"/>
        </w:rPr>
        <w:t xml:space="preserve"> and</w:t>
      </w:r>
      <w:r w:rsidR="00917DB0">
        <w:rPr>
          <w:rFonts w:ascii="Arial" w:hAnsi="Arial" w:cs="Arial"/>
          <w:color w:val="FF0000"/>
          <w:szCs w:val="24"/>
        </w:rPr>
        <w:t xml:space="preserve"> </w:t>
      </w:r>
      <w:r w:rsidR="002C34E3">
        <w:rPr>
          <w:rFonts w:ascii="Arial" w:hAnsi="Arial" w:cs="Arial"/>
          <w:color w:val="FF0000"/>
          <w:szCs w:val="24"/>
        </w:rPr>
        <w:t>attached using thread and additional</w:t>
      </w:r>
      <w:r w:rsidR="004916B3">
        <w:rPr>
          <w:rFonts w:ascii="Arial" w:hAnsi="Arial" w:cs="Arial"/>
          <w:color w:val="FF0000"/>
          <w:szCs w:val="24"/>
        </w:rPr>
        <w:t xml:space="preserve"> fabric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Hughes et al. 2020)</w:t>
      </w:r>
      <w:r w:rsidR="00917DB0">
        <w:rPr>
          <w:rFonts w:ascii="Arial" w:hAnsi="Arial" w:cs="Arial"/>
          <w:color w:val="FF0000"/>
          <w:szCs w:val="24"/>
        </w:rPr>
        <w:fldChar w:fldCharType="end"/>
      </w:r>
      <w:r w:rsidR="00917DB0">
        <w:rPr>
          <w:rFonts w:ascii="Arial" w:hAnsi="Arial" w:cs="Arial"/>
          <w:color w:val="FF0000"/>
          <w:szCs w:val="24"/>
        </w:rPr>
        <w:t>.</w:t>
      </w:r>
      <w:bookmarkEnd w:id="4"/>
      <w:bookmarkEnd w:id="5"/>
      <w:r w:rsidR="00F22F92">
        <w:rPr>
          <w:rFonts w:ascii="Arial" w:hAnsi="Arial" w:cs="Arial"/>
          <w:color w:val="FF0000"/>
          <w:szCs w:val="24"/>
        </w:rPr>
        <w:t xml:space="preserve"> </w:t>
      </w:r>
      <w:bookmarkStart w:id="7" w:name="_Hlk72442143"/>
      <w:bookmarkEnd w:id="6"/>
      <w:r w:rsidR="009E6F0F">
        <w:rPr>
          <w:rFonts w:ascii="Arial" w:hAnsi="Arial" w:cs="Arial"/>
          <w:color w:val="FF0000"/>
          <w:szCs w:val="24"/>
        </w:rPr>
        <w:t>The WSGs are</w:t>
      </w:r>
      <w:r w:rsidR="001139A7">
        <w:rPr>
          <w:rFonts w:ascii="Arial" w:hAnsi="Arial" w:cs="Arial"/>
          <w:color w:val="FF0000"/>
          <w:szCs w:val="24"/>
        </w:rPr>
        <w:t xml:space="preserve"> </w:t>
      </w:r>
      <w:r w:rsidR="009E6F0F">
        <w:rPr>
          <w:rFonts w:ascii="Arial" w:hAnsi="Arial" w:cs="Arial"/>
          <w:color w:val="FF0000"/>
          <w:szCs w:val="24"/>
        </w:rPr>
        <w:t xml:space="preserve">powered using </w:t>
      </w:r>
      <w:r w:rsidR="001139A7">
        <w:rPr>
          <w:rFonts w:ascii="Arial" w:hAnsi="Arial" w:cs="Arial"/>
          <w:color w:val="FF0000"/>
          <w:szCs w:val="24"/>
        </w:rPr>
        <w:t>either a</w:t>
      </w:r>
      <w:r w:rsidR="009E6F0F">
        <w:rPr>
          <w:rFonts w:ascii="Arial" w:hAnsi="Arial" w:cs="Arial"/>
          <w:color w:val="FF0000"/>
          <w:szCs w:val="24"/>
        </w:rPr>
        <w:t xml:space="preserve"> tethered connection or rechargeable batteries. </w:t>
      </w:r>
      <w:r w:rsidR="001139A7">
        <w:rPr>
          <w:rFonts w:ascii="Arial" w:hAnsi="Arial" w:cs="Arial"/>
          <w:color w:val="FF0000"/>
          <w:szCs w:val="24"/>
        </w:rPr>
        <w:t>Sensor data is recorded with a wireless or tethered data acquisition system depending on the use case.</w:t>
      </w:r>
      <w:bookmarkEnd w:id="7"/>
    </w:p>
    <w:p w14:paraId="77018B13" w14:textId="11835BFE" w:rsidR="004916B3" w:rsidRDefault="00927214" w:rsidP="00BE0986">
      <w:pPr>
        <w:spacing w:after="0" w:line="240" w:lineRule="auto"/>
        <w:ind w:firstLine="720"/>
        <w:contextualSpacing/>
        <w:jc w:val="both"/>
        <w:rPr>
          <w:rFonts w:ascii="Arial" w:hAnsi="Arial" w:cs="Arial"/>
          <w:szCs w:val="24"/>
        </w:rPr>
      </w:pPr>
      <w:r w:rsidRPr="004651B0">
        <w:rPr>
          <w:rFonts w:ascii="Arial" w:hAnsi="Arial" w:cs="Arial"/>
          <w:szCs w:val="24"/>
        </w:rPr>
        <w:t>The first prominent</w:t>
      </w:r>
      <w:r w:rsidR="00212528" w:rsidRPr="004651B0">
        <w:rPr>
          <w:rFonts w:ascii="Arial" w:hAnsi="Arial" w:cs="Arial"/>
          <w:szCs w:val="24"/>
        </w:rPr>
        <w:t xml:space="preserve"> literature survey</w:t>
      </w:r>
      <w:r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w:t>
      </w:r>
      <w:bookmarkStart w:id="8" w:name="_Hlk72439387"/>
      <w:r w:rsidR="00344829" w:rsidRPr="004651B0">
        <w:rPr>
          <w:rFonts w:ascii="Arial" w:hAnsi="Arial" w:cs="Arial"/>
          <w:szCs w:val="24"/>
        </w:rPr>
        <w:t>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r w:rsidR="00CB5F80">
        <w:rPr>
          <w:rFonts w:ascii="Arial" w:hAnsi="Arial" w:cs="Arial"/>
          <w:szCs w:val="24"/>
        </w:rPr>
        <w:t xml:space="preserve"> a pharmaceutical agent such as</w:t>
      </w:r>
      <w:r w:rsidR="004330B7" w:rsidRPr="004651B0">
        <w:rPr>
          <w:rFonts w:ascii="Arial" w:hAnsi="Arial" w:cs="Arial"/>
          <w:szCs w:val="24"/>
        </w:rPr>
        <w:t xml:space="preserve"> fentanyl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2C34E3">
        <w:rPr>
          <w:rFonts w:ascii="Arial" w:hAnsi="Arial" w:cs="Arial"/>
          <w:szCs w:val="24"/>
        </w:rPr>
        <w:t xml:space="preserve"> </w:t>
      </w:r>
      <w:r w:rsidR="002C34E3" w:rsidRPr="002C34E3">
        <w:rPr>
          <w:rFonts w:ascii="Arial" w:hAnsi="Arial" w:cs="Arial"/>
          <w:color w:val="FF0000"/>
          <w:szCs w:val="24"/>
        </w:rPr>
        <w:t xml:space="preserve">and </w:t>
      </w:r>
      <w:r w:rsidR="002C34E3">
        <w:rPr>
          <w:rFonts w:ascii="Arial" w:hAnsi="Arial" w:cs="Arial"/>
          <w:color w:val="FF0000"/>
          <w:szCs w:val="24"/>
        </w:rPr>
        <w:t xml:space="preserve">perform </w:t>
      </w:r>
      <w:r w:rsidR="002C34E3" w:rsidRPr="002C34E3">
        <w:rPr>
          <w:rFonts w:ascii="Arial" w:hAnsi="Arial" w:cs="Arial"/>
          <w:color w:val="FF0000"/>
          <w:szCs w:val="24"/>
        </w:rPr>
        <w:t xml:space="preserve">hand joint location using silica-based distributed fiber-optic sensors </w:t>
      </w:r>
      <w:r w:rsidR="008256BF">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Bai&lt;/Author&gt;&lt;Year&gt;2020&lt;/Year&gt;&lt;RecNum&gt;141&lt;/RecNum&gt;&lt;DisplayText&gt;(Bai et al. 2020)&lt;/DisplayText&gt;&lt;record&gt;&lt;rec-number&gt;141&lt;/rec-number&gt;&lt;foreign-keys&gt;&lt;key app="EN" db-id="9tzd5awr0xevfgesp5250eddd20zf5s09zwx" timestamp="1621561295" guid="262ec029-047d-4373-b0ea-a55e40e5cea9"&gt;141&lt;/key&gt;&lt;/foreign-keys&gt;&lt;ref-type name="Journal Article"&gt;17&lt;/ref-type&gt;&lt;contributors&gt;&lt;authors&gt;&lt;author&gt;Bai, Hedan&lt;/author&gt;&lt;author&gt;Li, Shuo&lt;/author&gt;&lt;author&gt;Barreiros, Jose&lt;/author&gt;&lt;author&gt;Tu, Yaqi&lt;/author&gt;&lt;author&gt;Pollock, Clifford R&lt;/author&gt;&lt;author&gt;Shepherd, Robert F&lt;/author&gt;&lt;/authors&gt;&lt;/contributors&gt;&lt;titles&gt;&lt;title&gt;Stretchable distributed fiber-optic sensors&lt;/title&gt;&lt;secondary-title&gt;Science&lt;/secondary-title&gt;&lt;/titles&gt;&lt;periodical&gt;&lt;full-title&gt;Science&lt;/full-title&gt;&lt;/periodical&gt;&lt;pages&gt;848-852&lt;/pages&gt;&lt;volume&gt;370&lt;/volume&gt;&lt;number&gt;6518&lt;/number&gt;&lt;dates&gt;&lt;year&gt;2020&lt;/year&gt;&lt;/dates&gt;&lt;isbn&gt;0036-8075&lt;/isbn&gt;&lt;urls&gt;&lt;/urls&gt;&lt;/record&gt;&lt;/Cite&gt;&lt;/EndNote&gt;</w:instrText>
      </w:r>
      <w:r w:rsidR="008256BF">
        <w:rPr>
          <w:rFonts w:ascii="Arial" w:hAnsi="Arial" w:cs="Arial"/>
          <w:color w:val="FF0000"/>
          <w:szCs w:val="24"/>
        </w:rPr>
        <w:fldChar w:fldCharType="separate"/>
      </w:r>
      <w:r w:rsidR="008256BF">
        <w:rPr>
          <w:rFonts w:ascii="Arial" w:hAnsi="Arial" w:cs="Arial"/>
          <w:noProof/>
          <w:color w:val="FF0000"/>
          <w:szCs w:val="24"/>
        </w:rPr>
        <w:t>(Bai et al. 2020)</w:t>
      </w:r>
      <w:r w:rsidR="008256BF">
        <w:rPr>
          <w:rFonts w:ascii="Arial" w:hAnsi="Arial" w:cs="Arial"/>
          <w:color w:val="FF0000"/>
          <w:szCs w:val="24"/>
        </w:rPr>
        <w:fldChar w:fldCharType="end"/>
      </w:r>
      <w:r w:rsidR="00FC5E3E" w:rsidRPr="002C34E3">
        <w:rPr>
          <w:rFonts w:ascii="Arial" w:hAnsi="Arial" w:cs="Arial"/>
          <w:color w:val="FF0000"/>
          <w:szCs w:val="24"/>
        </w:rPr>
        <w:t>.</w:t>
      </w:r>
      <w:bookmarkEnd w:id="8"/>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C34E3">
        <w:rPr>
          <w:rFonts w:ascii="Arial" w:hAnsi="Arial" w:cs="Arial"/>
          <w:color w:val="FF0000"/>
          <w:szCs w:val="24"/>
        </w:rPr>
        <w:t xml:space="preserve">rheumatoid arthritis </w:t>
      </w:r>
      <w:r w:rsidR="002C34E3">
        <w:rPr>
          <w:rFonts w:ascii="Arial" w:hAnsi="Arial" w:cs="Arial"/>
          <w:color w:val="FF0000"/>
          <w:szCs w:val="24"/>
        </w:rPr>
        <w:fldChar w:fldCharType="begin"/>
      </w:r>
      <w:r w:rsidR="008256BF">
        <w:rPr>
          <w:rFonts w:ascii="Arial" w:hAnsi="Arial" w:cs="Arial"/>
          <w:color w:val="FF0000"/>
          <w:szCs w:val="24"/>
        </w:rPr>
        <w:instrText xml:space="preserve"> ADDIN EN.CITE &lt;EndNote&gt;&lt;Cite&gt;&lt;Author&gt;Henderson&lt;/Author&gt;&lt;Year&gt;2021&lt;/Year&gt;&lt;RecNum&gt;140&lt;/RecNum&gt;&lt;DisplayText&gt;(Henderson et al. 2021)&lt;/DisplayText&gt;&lt;record&gt;&lt;rec-number&gt;140&lt;/rec-number&gt;&lt;foreign-keys&gt;&lt;key app="EN" db-id="9tzd5awr0xevfgesp5250eddd20zf5s09zwx" timestamp="1621560794" guid="f7a9c589-b9be-4618-acc6-d4715e411a81"&gt;140&lt;/key&gt;&lt;/foreign-keys&gt;&lt;ref-type name="Journal Article"&gt;17&lt;/ref-type&gt;&lt;contributors&gt;&lt;authors&gt;&lt;author&gt;Henderson, Jeffrey&lt;/author&gt;&lt;author&gt;Condell, Joan&lt;/author&gt;&lt;author&gt;Connolly, James&lt;/author&gt;&lt;author&gt;Kelly, Daniel&lt;/author&gt;&lt;author&gt;Curran, Kevin&lt;/author&gt;&lt;/authors&gt;&lt;/contributors&gt;&lt;titles&gt;&lt;title&gt;Review of Wearable Sensor-Based Health Monitoring Glove Devices for Rheumatoid Arthritis&lt;/title&gt;&lt;secondary-title&gt;Sensors&lt;/secondary-title&gt;&lt;/titles&gt;&lt;periodical&gt;&lt;full-title&gt;Sensors&lt;/full-title&gt;&lt;/periodical&gt;&lt;pages&gt;1576&lt;/pages&gt;&lt;volume&gt;21&lt;/volume&gt;&lt;number&gt;5&lt;/number&gt;&lt;dates&gt;&lt;year&gt;2021&lt;/year&gt;&lt;/dates&gt;&lt;urls&gt;&lt;/urls&gt;&lt;/record&gt;&lt;/Cite&gt;&lt;/EndNote&gt;</w:instrText>
      </w:r>
      <w:r w:rsidR="002C34E3">
        <w:rPr>
          <w:rFonts w:ascii="Arial" w:hAnsi="Arial" w:cs="Arial"/>
          <w:color w:val="FF0000"/>
          <w:szCs w:val="24"/>
        </w:rPr>
        <w:fldChar w:fldCharType="separate"/>
      </w:r>
      <w:r w:rsidR="002C34E3">
        <w:rPr>
          <w:rFonts w:ascii="Arial" w:hAnsi="Arial" w:cs="Arial"/>
          <w:noProof/>
          <w:color w:val="FF0000"/>
          <w:szCs w:val="24"/>
        </w:rPr>
        <w:t xml:space="preserve">(Henderson </w:t>
      </w:r>
      <w:r w:rsidR="002C34E3">
        <w:rPr>
          <w:rFonts w:ascii="Arial" w:hAnsi="Arial" w:cs="Arial"/>
          <w:noProof/>
          <w:color w:val="FF0000"/>
          <w:szCs w:val="24"/>
        </w:rPr>
        <w:lastRenderedPageBreak/>
        <w:t>et al. 2021)</w:t>
      </w:r>
      <w:r w:rsidR="002C34E3">
        <w:rPr>
          <w:rFonts w:ascii="Arial" w:hAnsi="Arial" w:cs="Arial"/>
          <w:color w:val="FF0000"/>
          <w:szCs w:val="24"/>
        </w:rPr>
        <w:fldChar w:fldCharType="end"/>
      </w:r>
      <w:r w:rsidR="002C34E3">
        <w:rPr>
          <w:rFonts w:ascii="Arial" w:hAnsi="Arial" w:cs="Arial"/>
          <w:color w:val="FF0000"/>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0840027D" w:rsidR="00347467" w:rsidRPr="004651B0" w:rsidRDefault="00992F51" w:rsidP="004916B3">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r w:rsidR="00CB5F80">
        <w:rPr>
          <w:rFonts w:ascii="Arial" w:hAnsi="Arial" w:cs="Arial"/>
          <w:szCs w:val="24"/>
        </w:rPr>
        <w:t xml:space="preserve">strain, </w:t>
      </w:r>
      <w:r w:rsidRPr="004651B0">
        <w:rPr>
          <w:rFonts w:ascii="Arial" w:hAnsi="Arial" w:cs="Arial"/>
          <w:szCs w:val="24"/>
        </w:rPr>
        <w:t>pressure,</w:t>
      </w:r>
      <w:r w:rsidR="00CB5F80">
        <w:rPr>
          <w:rFonts w:ascii="Arial" w:hAnsi="Arial" w:cs="Arial"/>
          <w:szCs w:val="24"/>
        </w:rPr>
        <w:t xml:space="preserve"> or</w:t>
      </w:r>
      <w:r w:rsidRPr="004651B0">
        <w:rPr>
          <w:rFonts w:ascii="Arial" w:hAnsi="Arial" w:cs="Arial"/>
          <w:szCs w:val="24"/>
        </w:rPr>
        <w:t xml:space="preserve"> temperature</w:t>
      </w:r>
      <w:r w:rsidR="00CB5F80">
        <w:rPr>
          <w:rFonts w:ascii="Arial" w:hAnsi="Arial" w:cs="Arial"/>
          <w:szCs w:val="24"/>
        </w:rPr>
        <w:t xml:space="preserve"> </w:t>
      </w:r>
      <w:r w:rsidRPr="004651B0">
        <w:rPr>
          <w:rFonts w:ascii="Arial" w:hAnsi="Arial" w:cs="Arial"/>
          <w:szCs w:val="24"/>
        </w:rPr>
        <w:t>sensors</w:t>
      </w:r>
      <w:r w:rsidRPr="008E1DFB">
        <w:rPr>
          <w:rFonts w:ascii="Arial" w:hAnsi="Arial" w:cs="Arial"/>
          <w:szCs w:val="24"/>
        </w:rPr>
        <w:t xml:space="preserve">. </w:t>
      </w:r>
      <w:r w:rsidR="00E1325D" w:rsidRPr="008E1DFB">
        <w:rPr>
          <w:rFonts w:ascii="Arial" w:hAnsi="Arial" w:cs="Arial"/>
          <w:szCs w:val="24"/>
        </w:rPr>
        <w:t>Th</w:t>
      </w:r>
      <w:r w:rsidR="00BA4173" w:rsidRPr="008E1DFB">
        <w:rPr>
          <w:rFonts w:ascii="Arial" w:hAnsi="Arial" w:cs="Arial"/>
          <w:szCs w:val="24"/>
        </w:rPr>
        <w:t xml:space="preserve">is section </w:t>
      </w:r>
      <w:r w:rsidR="008E1DFB" w:rsidRPr="008E1DFB">
        <w:rPr>
          <w:rFonts w:ascii="Arial" w:hAnsi="Arial" w:cs="Arial"/>
          <w:szCs w:val="24"/>
        </w:rPr>
        <w:t xml:space="preserve">summarizes recently developed </w:t>
      </w:r>
      <w:r w:rsidR="00C016E7" w:rsidRPr="008E1DFB">
        <w:rPr>
          <w:rFonts w:ascii="Arial" w:hAnsi="Arial" w:cs="Arial"/>
          <w:szCs w:val="24"/>
        </w:rPr>
        <w:t>WSGs</w:t>
      </w:r>
      <w:r w:rsidR="00A27781" w:rsidRPr="008E1DFB">
        <w:rPr>
          <w:rFonts w:ascii="Arial" w:hAnsi="Arial" w:cs="Arial"/>
          <w:szCs w:val="24"/>
        </w:rPr>
        <w:t xml:space="preserve"> that are </w:t>
      </w:r>
      <w:r w:rsidR="00E1325D" w:rsidRPr="008E1DFB">
        <w:rPr>
          <w:rFonts w:ascii="Arial" w:hAnsi="Arial" w:cs="Arial"/>
          <w:szCs w:val="24"/>
        </w:rPr>
        <w:t>commercial products, Do-It-Yourself</w:t>
      </w:r>
      <w:r w:rsidR="00E1325D" w:rsidRPr="004651B0">
        <w:rPr>
          <w:rFonts w:ascii="Arial" w:hAnsi="Arial" w:cs="Arial"/>
          <w:szCs w:val="24"/>
        </w:rPr>
        <w:t xml:space="preserve"> (DIY) projects</w:t>
      </w:r>
      <w:r w:rsidR="004D4E4C" w:rsidRPr="004651B0">
        <w:rPr>
          <w:rFonts w:ascii="Arial" w:hAnsi="Arial" w:cs="Arial"/>
          <w:szCs w:val="24"/>
        </w:rPr>
        <w:t xml:space="preserve">, and </w:t>
      </w:r>
      <w:r w:rsidR="008E1DFB">
        <w:rPr>
          <w:rFonts w:ascii="Arial" w:hAnsi="Arial" w:cs="Arial"/>
          <w:szCs w:val="24"/>
        </w:rPr>
        <w:t>research-based work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4B57A3">
        <w:rPr>
          <w:rFonts w:ascii="Arial" w:hAnsi="Arial" w:cs="Arial"/>
          <w:color w:val="FF0000"/>
          <w:szCs w:val="24"/>
        </w:rPr>
        <w:t xml:space="preserve">A brief section details WSGs that integrate biosensors, as this field shows great opportunity for researchers.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7263BAB4"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907121">
        <w:rPr>
          <w:rFonts w:ascii="Arial" w:hAnsi="Arial" w:cs="Arial"/>
          <w:szCs w:val="24"/>
        </w:rPr>
        <w:t xml:space="preserve">WSG </w:t>
      </w:r>
      <w:r w:rsidR="00554EA7" w:rsidRPr="004651B0">
        <w:rPr>
          <w:rFonts w:ascii="Arial" w:hAnsi="Arial" w:cs="Arial"/>
          <w:szCs w:val="24"/>
        </w:rPr>
        <w:t>applications</w:t>
      </w:r>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w:t>
      </w:r>
      <w:r w:rsidR="001F7238">
        <w:rPr>
          <w:rFonts w:ascii="Arial" w:hAnsi="Arial" w:cs="Arial"/>
          <w:szCs w:val="24"/>
        </w:rPr>
        <w:t xml:space="preserve"> </w:t>
      </w:r>
      <w:bookmarkStart w:id="9" w:name="_Hlk72338475"/>
      <w:r w:rsidR="001F7238">
        <w:rPr>
          <w:rFonts w:ascii="Arial" w:hAnsi="Arial" w:cs="Arial"/>
          <w:color w:val="FF0000"/>
          <w:szCs w:val="24"/>
        </w:rPr>
        <w:t>To have a long-term impact in this field, r</w:t>
      </w:r>
      <w:r w:rsidR="001F7238" w:rsidRPr="001F7238">
        <w:rPr>
          <w:rFonts w:ascii="Arial" w:hAnsi="Arial" w:cs="Arial"/>
          <w:color w:val="FF0000"/>
          <w:szCs w:val="24"/>
        </w:rPr>
        <w:t>esearchers</w:t>
      </w:r>
      <w:r w:rsidR="001F7238">
        <w:rPr>
          <w:rFonts w:ascii="Arial" w:hAnsi="Arial" w:cs="Arial"/>
          <w:color w:val="FF0000"/>
          <w:szCs w:val="24"/>
        </w:rPr>
        <w:t xml:space="preserve"> need to focus on the problem that their WSG is trying to solve. If </w:t>
      </w:r>
      <w:r w:rsidR="00355AD6">
        <w:rPr>
          <w:rFonts w:ascii="Arial" w:hAnsi="Arial" w:cs="Arial"/>
          <w:color w:val="FF0000"/>
          <w:szCs w:val="24"/>
        </w:rPr>
        <w:t xml:space="preserve">done </w:t>
      </w:r>
      <w:r w:rsidR="001F7238">
        <w:rPr>
          <w:rFonts w:ascii="Arial" w:hAnsi="Arial" w:cs="Arial"/>
          <w:color w:val="FF0000"/>
          <w:szCs w:val="24"/>
        </w:rPr>
        <w:t>successful, their research will have an impact beyond the academic community</w:t>
      </w:r>
      <w:r w:rsidR="006875CE">
        <w:rPr>
          <w:rFonts w:ascii="Arial" w:hAnsi="Arial" w:cs="Arial"/>
          <w:color w:val="FF0000"/>
          <w:szCs w:val="24"/>
        </w:rPr>
        <w:t xml:space="preserve"> and hopefully</w:t>
      </w:r>
      <w:r w:rsidR="00355AD6">
        <w:rPr>
          <w:rFonts w:ascii="Arial" w:hAnsi="Arial" w:cs="Arial"/>
          <w:color w:val="FF0000"/>
          <w:szCs w:val="24"/>
        </w:rPr>
        <w:t xml:space="preserve"> their research will be commercially available to the public</w:t>
      </w:r>
      <w:r w:rsidR="001F7238">
        <w:rPr>
          <w:rFonts w:ascii="Arial" w:hAnsi="Arial" w:cs="Arial"/>
          <w:color w:val="FF0000"/>
          <w:szCs w:val="24"/>
        </w:rPr>
        <w:t>.</w:t>
      </w:r>
      <w:r w:rsidR="006875CE">
        <w:rPr>
          <w:rFonts w:ascii="Arial" w:hAnsi="Arial" w:cs="Arial"/>
          <w:color w:val="FF0000"/>
          <w:szCs w:val="24"/>
        </w:rPr>
        <w:t xml:space="preserve"> </w:t>
      </w:r>
      <w:bookmarkEnd w:id="9"/>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w:t>
      </w:r>
      <w:r w:rsidRPr="004651B0">
        <w:rPr>
          <w:rFonts w:ascii="Arial" w:hAnsi="Arial" w:cs="Arial"/>
          <w:szCs w:val="24"/>
        </w:rPr>
        <w:lastRenderedPageBreak/>
        <w:t>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685C6ED6"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r w:rsidR="00321F35">
        <w:rPr>
          <w:rFonts w:ascii="Arial" w:hAnsi="Arial" w:cs="Arial"/>
          <w:szCs w:val="24"/>
        </w:rPr>
        <w:t>determine a patient’s severity assessment</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w:t>
      </w:r>
      <w:r w:rsidR="00F07EBD" w:rsidRPr="004651B0">
        <w:rPr>
          <w:rFonts w:ascii="Arial" w:hAnsi="Arial" w:cs="Arial"/>
          <w:szCs w:val="24"/>
        </w:rPr>
        <w:lastRenderedPageBreak/>
        <w:t xml:space="preserve">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3D150326"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This glove is designed to assist individuals who have difficulty communicating using 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165B2D6B" w:rsidR="003B545B" w:rsidRPr="00C914F5" w:rsidRDefault="00820DFD" w:rsidP="00EE7CB4">
      <w:pPr>
        <w:spacing w:after="0" w:line="240" w:lineRule="auto"/>
        <w:ind w:firstLine="720"/>
        <w:contextualSpacing/>
        <w:jc w:val="both"/>
        <w:rPr>
          <w:rFonts w:ascii="Arial" w:hAnsi="Arial" w:cs="Arial"/>
          <w:color w:val="FF0000"/>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buil</w:t>
      </w:r>
      <w:r w:rsidR="00AA728C">
        <w:rPr>
          <w:rFonts w:ascii="Arial" w:hAnsi="Arial" w:cs="Arial"/>
          <w:szCs w:val="24"/>
        </w:rPr>
        <w:t>t</w:t>
      </w:r>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w:t>
      </w:r>
      <w:r w:rsidR="003B545B" w:rsidRPr="004651B0">
        <w:rPr>
          <w:rFonts w:ascii="Arial" w:hAnsi="Arial" w:cs="Arial"/>
          <w:szCs w:val="24"/>
        </w:rPr>
        <w:lastRenderedPageBreak/>
        <w:t xml:space="preserve">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r w:rsidR="00C914F5">
        <w:rPr>
          <w:rFonts w:ascii="Arial" w:hAnsi="Arial" w:cs="Arial"/>
          <w:szCs w:val="24"/>
        </w:rPr>
        <w:t xml:space="preserve"> </w:t>
      </w:r>
      <w:bookmarkStart w:id="10" w:name="_Hlk72357352"/>
      <w:r w:rsidR="00C914F5">
        <w:rPr>
          <w:rFonts w:ascii="Arial" w:hAnsi="Arial" w:cs="Arial"/>
          <w:color w:val="FF0000"/>
          <w:szCs w:val="24"/>
        </w:rPr>
        <w:t xml:space="preserve">These examples are provided to the readers in the hopes to inspire a different thought process </w:t>
      </w:r>
      <w:r w:rsidR="008A7EED">
        <w:rPr>
          <w:rFonts w:ascii="Arial" w:hAnsi="Arial" w:cs="Arial"/>
          <w:color w:val="FF0000"/>
          <w:szCs w:val="24"/>
        </w:rPr>
        <w:t xml:space="preserve">and to discover novel applications. </w:t>
      </w:r>
      <w:bookmarkEnd w:id="10"/>
    </w:p>
    <w:p w14:paraId="3646CAC9" w14:textId="77777777" w:rsidR="00263035" w:rsidRPr="004651B0" w:rsidRDefault="00263035" w:rsidP="004651B0">
      <w:pPr>
        <w:spacing w:after="0" w:line="240" w:lineRule="auto"/>
        <w:contextualSpacing/>
        <w:jc w:val="both"/>
        <w:rPr>
          <w:rFonts w:ascii="Arial" w:hAnsi="Arial" w:cs="Arial"/>
          <w:szCs w:val="24"/>
        </w:rPr>
      </w:pPr>
    </w:p>
    <w:p w14:paraId="29F9D8E0" w14:textId="77777777" w:rsidR="00DC24A3"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r w:rsidR="00DB37D2">
        <w:rPr>
          <w:rFonts w:ascii="Arial" w:hAnsi="Arial" w:cs="Arial"/>
          <w:b/>
          <w:bCs/>
          <w:szCs w:val="24"/>
        </w:rPr>
        <w:t xml:space="preserve">Research-based </w:t>
      </w:r>
      <w:r w:rsidR="0023214D">
        <w:rPr>
          <w:rFonts w:ascii="Arial" w:hAnsi="Arial" w:cs="Arial"/>
          <w:b/>
          <w:bCs/>
          <w:szCs w:val="24"/>
        </w:rPr>
        <w:t>WSGs</w:t>
      </w:r>
    </w:p>
    <w:p w14:paraId="6EB1CD0D" w14:textId="592620EA" w:rsidR="00C62719" w:rsidRPr="00DC24A3" w:rsidRDefault="00B71BB7" w:rsidP="004651B0">
      <w:pPr>
        <w:spacing w:after="0" w:line="240" w:lineRule="auto"/>
        <w:contextualSpacing/>
        <w:jc w:val="both"/>
        <w:rPr>
          <w:rFonts w:ascii="Arial" w:hAnsi="Arial" w:cs="Arial"/>
          <w:b/>
          <w:bCs/>
          <w:szCs w:val="24"/>
        </w:rPr>
      </w:pPr>
      <w:r w:rsidRPr="004651B0">
        <w:rPr>
          <w:rFonts w:ascii="Arial" w:hAnsi="Arial" w:cs="Arial"/>
          <w:szCs w:val="24"/>
        </w:rPr>
        <w:t xml:space="preserve">Researchers have been developing </w:t>
      </w:r>
      <w:r w:rsidR="00C70433" w:rsidRPr="004651B0">
        <w:rPr>
          <w:rFonts w:ascii="Arial" w:hAnsi="Arial" w:cs="Arial"/>
          <w:szCs w:val="24"/>
        </w:rPr>
        <w:t>strain, pressure,</w:t>
      </w:r>
      <w:r w:rsidR="004B57A3">
        <w:rPr>
          <w:rFonts w:ascii="Arial" w:hAnsi="Arial" w:cs="Arial"/>
          <w:szCs w:val="24"/>
        </w:rPr>
        <w:t xml:space="preserve"> </w:t>
      </w:r>
      <w:r w:rsidR="00C70433" w:rsidRPr="004651B0">
        <w:rPr>
          <w:rFonts w:ascii="Arial" w:hAnsi="Arial" w:cs="Arial"/>
          <w:szCs w:val="24"/>
        </w:rPr>
        <w:t>temperature</w:t>
      </w:r>
      <w:r w:rsidR="004B57A3">
        <w:rPr>
          <w:rFonts w:ascii="Arial" w:hAnsi="Arial" w:cs="Arial"/>
          <w:szCs w:val="24"/>
        </w:rPr>
        <w:t xml:space="preserve">, </w:t>
      </w:r>
      <w:r w:rsidR="004B57A3" w:rsidRPr="004B57A3">
        <w:rPr>
          <w:rFonts w:ascii="Arial" w:hAnsi="Arial" w:cs="Arial"/>
          <w:color w:val="FF0000"/>
          <w:szCs w:val="24"/>
        </w:rPr>
        <w:t>and bio-</w:t>
      </w:r>
      <w:r w:rsidR="00C70433" w:rsidRPr="004651B0">
        <w:rPr>
          <w:rFonts w:ascii="Arial" w:hAnsi="Arial" w:cs="Arial"/>
          <w:szCs w:val="24"/>
        </w:rPr>
        <w:t xml:space="preserv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r w:rsidR="005F6282">
        <w:rPr>
          <w:rFonts w:ascii="Arial" w:hAnsi="Arial" w:cs="Arial"/>
          <w:szCs w:val="24"/>
        </w:rPr>
        <w:t xml:space="preserve"> </w:t>
      </w:r>
      <w:r w:rsidR="00FA5A4D">
        <w:rPr>
          <w:rFonts w:ascii="Arial" w:hAnsi="Arial" w:cs="Arial"/>
          <w:szCs w:val="24"/>
        </w:rPr>
        <w:t>further</w:t>
      </w:r>
      <w:r w:rsidR="00C70433" w:rsidRPr="004651B0">
        <w:rPr>
          <w:rFonts w:ascii="Arial" w:hAnsi="Arial" w:cs="Arial"/>
          <w:szCs w:val="24"/>
        </w:rPr>
        <w:t xml:space="preserve"> improv</w:t>
      </w:r>
      <w:r w:rsidR="00FA5A4D">
        <w:rPr>
          <w:rFonts w:ascii="Arial" w:hAnsi="Arial" w:cs="Arial"/>
          <w:szCs w:val="24"/>
        </w:rPr>
        <w:t>ing</w:t>
      </w:r>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F22F92">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th</w:t>
      </w:r>
      <w:r w:rsidR="00015236">
        <w:rPr>
          <w:rFonts w:ascii="Arial" w:hAnsi="Arial" w:cs="Arial"/>
          <w:szCs w:val="24"/>
        </w:rPr>
        <w:t xml:space="preserve">ese academic </w:t>
      </w:r>
      <w:r w:rsidR="0069722A">
        <w:rPr>
          <w:rFonts w:ascii="Arial" w:hAnsi="Arial" w:cs="Arial"/>
          <w:szCs w:val="24"/>
        </w:rPr>
        <w:t>WSGs</w:t>
      </w:r>
      <w:r w:rsidR="00C70433" w:rsidRPr="004651B0">
        <w:rPr>
          <w:rFonts w:ascii="Arial" w:hAnsi="Arial" w:cs="Arial"/>
          <w:szCs w:val="24"/>
        </w:rPr>
        <w:t xml:space="preserve">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r w:rsidR="00015236">
        <w:rPr>
          <w:rFonts w:ascii="Arial" w:hAnsi="Arial" w:cs="Arial"/>
          <w:szCs w:val="24"/>
        </w:rPr>
        <w:t xml:space="preserve"> </w:t>
      </w:r>
      <w:bookmarkStart w:id="11" w:name="_Hlk72355685"/>
      <w:r w:rsidR="00015236" w:rsidRPr="00F22F92">
        <w:rPr>
          <w:rFonts w:ascii="Arial" w:hAnsi="Arial" w:cs="Arial"/>
          <w:color w:val="FF0000"/>
          <w:szCs w:val="24"/>
        </w:rPr>
        <w:t>However,</w:t>
      </w:r>
      <w:r w:rsidR="00015236">
        <w:rPr>
          <w:rFonts w:ascii="Arial" w:hAnsi="Arial" w:cs="Arial"/>
          <w:color w:val="FF0000"/>
          <w:szCs w:val="24"/>
        </w:rPr>
        <w:t xml:space="preserve"> commercially available products have a better system design, data collection methods, and user interaction than academic </w:t>
      </w:r>
      <w:r w:rsidR="003B5771">
        <w:rPr>
          <w:rFonts w:ascii="Arial" w:hAnsi="Arial" w:cs="Arial"/>
          <w:color w:val="FF0000"/>
          <w:szCs w:val="24"/>
        </w:rPr>
        <w:t>WSGs</w:t>
      </w:r>
      <w:r w:rsidR="00015236">
        <w:rPr>
          <w:rFonts w:ascii="Arial" w:hAnsi="Arial" w:cs="Arial"/>
          <w:color w:val="FF0000"/>
          <w:szCs w:val="24"/>
        </w:rPr>
        <w:t>. If researchers improve the overall functionality of their devices, they</w:t>
      </w:r>
      <w:r w:rsidR="00C80426">
        <w:rPr>
          <w:rFonts w:ascii="Arial" w:hAnsi="Arial" w:cs="Arial"/>
          <w:color w:val="FF0000"/>
          <w:szCs w:val="24"/>
        </w:rPr>
        <w:t xml:space="preserve"> </w:t>
      </w:r>
      <w:r w:rsidR="00697B7C">
        <w:rPr>
          <w:rFonts w:ascii="Arial" w:hAnsi="Arial" w:cs="Arial"/>
          <w:color w:val="FF0000"/>
          <w:szCs w:val="24"/>
        </w:rPr>
        <w:t xml:space="preserve">can be used for </w:t>
      </w:r>
      <w:r w:rsidR="00943BD2">
        <w:rPr>
          <w:rFonts w:ascii="Arial" w:hAnsi="Arial" w:cs="Arial"/>
          <w:color w:val="FF0000"/>
          <w:szCs w:val="24"/>
        </w:rPr>
        <w:t>a variety of</w:t>
      </w:r>
      <w:r w:rsidR="00697B7C">
        <w:rPr>
          <w:rFonts w:ascii="Arial" w:hAnsi="Arial" w:cs="Arial"/>
          <w:color w:val="FF0000"/>
          <w:szCs w:val="24"/>
        </w:rPr>
        <w:t xml:space="preserve"> applications</w:t>
      </w:r>
      <w:r w:rsidR="00943BD2">
        <w:rPr>
          <w:rFonts w:ascii="Arial" w:hAnsi="Arial" w:cs="Arial"/>
          <w:color w:val="FF0000"/>
          <w:szCs w:val="24"/>
        </w:rPr>
        <w:t xml:space="preserve"> and</w:t>
      </w:r>
      <w:r w:rsidR="00697B7C">
        <w:rPr>
          <w:rFonts w:ascii="Arial" w:hAnsi="Arial" w:cs="Arial"/>
          <w:color w:val="FF0000"/>
          <w:szCs w:val="24"/>
        </w:rPr>
        <w:t xml:space="preserve"> clinical </w:t>
      </w:r>
      <w:r w:rsidR="00943BD2">
        <w:rPr>
          <w:rFonts w:ascii="Arial" w:hAnsi="Arial" w:cs="Arial"/>
          <w:color w:val="FF0000"/>
          <w:szCs w:val="24"/>
        </w:rPr>
        <w:t>trials and</w:t>
      </w:r>
      <w:r w:rsidR="00697B7C">
        <w:rPr>
          <w:rFonts w:ascii="Arial" w:hAnsi="Arial" w:cs="Arial"/>
          <w:color w:val="FF0000"/>
          <w:szCs w:val="24"/>
        </w:rPr>
        <w:t xml:space="preserve"> have a larger impact</w:t>
      </w:r>
      <w:r w:rsidR="003B5771">
        <w:rPr>
          <w:rFonts w:ascii="Arial" w:hAnsi="Arial" w:cs="Arial"/>
          <w:color w:val="FF0000"/>
          <w:szCs w:val="24"/>
        </w:rPr>
        <w:t xml:space="preserve"> in this field</w:t>
      </w:r>
      <w:r w:rsidR="00697B7C">
        <w:rPr>
          <w:rFonts w:ascii="Arial" w:hAnsi="Arial" w:cs="Arial"/>
          <w:color w:val="FF0000"/>
          <w:szCs w:val="24"/>
        </w:rPr>
        <w:t xml:space="preserve">. </w:t>
      </w:r>
      <w:bookmarkEnd w:id="11"/>
    </w:p>
    <w:p w14:paraId="45C8311F" w14:textId="3376855F"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r w:rsidR="00321F35">
        <w:rPr>
          <w:rFonts w:ascii="Arial" w:hAnsi="Arial" w:cs="Arial"/>
          <w:szCs w:val="24"/>
        </w:rPr>
        <w:t>of</w:t>
      </w:r>
      <w:r w:rsidR="000A512B" w:rsidRPr="004651B0">
        <w:rPr>
          <w:rFonts w:ascii="Arial" w:hAnsi="Arial" w:cs="Arial"/>
          <w:szCs w:val="24"/>
        </w:rPr>
        <w:t xml:space="preserve"> t</w:t>
      </w:r>
      <w:r w:rsidR="003D585B" w:rsidRPr="004651B0">
        <w:rPr>
          <w:rFonts w:ascii="Arial" w:hAnsi="Arial" w:cs="Arial"/>
          <w:szCs w:val="24"/>
        </w:rPr>
        <w:t>he advanc</w:t>
      </w:r>
      <w:r w:rsidR="00234FD0">
        <w:rPr>
          <w:rFonts w:ascii="Arial" w:hAnsi="Arial" w:cs="Arial"/>
          <w:szCs w:val="24"/>
        </w:rPr>
        <w:t>ements</w:t>
      </w:r>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E4B661E" w14:textId="20289E35" w:rsidR="00E20181"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w:t>
      </w:r>
      <w:r w:rsidR="00D77539" w:rsidRPr="004651B0">
        <w:rPr>
          <w:rFonts w:ascii="Arial" w:hAnsi="Arial" w:cs="Arial"/>
          <w:szCs w:val="24"/>
        </w:rPr>
        <w:t xml:space="preserve"> finger </w:t>
      </w:r>
      <w:r w:rsidR="00712126">
        <w:rPr>
          <w:rFonts w:ascii="Arial" w:hAnsi="Arial" w:cs="Arial"/>
          <w:color w:val="FF0000"/>
          <w:szCs w:val="24"/>
        </w:rPr>
        <w:t>flexion</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p>
    <w:p w14:paraId="64E1261F" w14:textId="77777777" w:rsidR="00E20181" w:rsidRDefault="00E20181" w:rsidP="004651B0">
      <w:pPr>
        <w:spacing w:after="0" w:line="240" w:lineRule="auto"/>
        <w:contextualSpacing/>
        <w:jc w:val="both"/>
        <w:rPr>
          <w:rFonts w:ascii="Arial" w:hAnsi="Arial" w:cs="Arial"/>
          <w:szCs w:val="24"/>
        </w:rPr>
      </w:pPr>
    </w:p>
    <w:p w14:paraId="54032E9F" w14:textId="3512AD2D" w:rsidR="00E20181" w:rsidRPr="0003172F" w:rsidRDefault="00E20181" w:rsidP="004651B0">
      <w:pPr>
        <w:spacing w:after="0" w:line="240" w:lineRule="auto"/>
        <w:contextualSpacing/>
        <w:jc w:val="both"/>
        <w:rPr>
          <w:rFonts w:ascii="Arial" w:hAnsi="Arial" w:cs="Arial"/>
          <w:b/>
          <w:bCs/>
          <w:color w:val="FF0000"/>
          <w:szCs w:val="24"/>
        </w:rPr>
      </w:pPr>
      <w:bookmarkStart w:id="12" w:name="_Hlk72359030"/>
      <w:r w:rsidRPr="0003172F">
        <w:rPr>
          <w:rFonts w:ascii="Arial" w:hAnsi="Arial" w:cs="Arial"/>
          <w:b/>
          <w:bCs/>
          <w:color w:val="FF0000"/>
          <w:szCs w:val="24"/>
        </w:rPr>
        <w:t xml:space="preserve">2.4.1.1. Strain sensors made from silver </w:t>
      </w:r>
      <w:proofErr w:type="gramStart"/>
      <w:r w:rsidRPr="0003172F">
        <w:rPr>
          <w:rFonts w:ascii="Arial" w:hAnsi="Arial" w:cs="Arial"/>
          <w:b/>
          <w:bCs/>
          <w:color w:val="FF0000"/>
          <w:szCs w:val="24"/>
        </w:rPr>
        <w:t>nanowires</w:t>
      </w:r>
      <w:proofErr w:type="gramEnd"/>
    </w:p>
    <w:p w14:paraId="5C970D72" w14:textId="3423C079" w:rsidR="00E20181" w:rsidRDefault="00354B29" w:rsidP="000C6084">
      <w:pPr>
        <w:spacing w:after="0" w:line="240" w:lineRule="auto"/>
        <w:contextualSpacing/>
        <w:jc w:val="both"/>
        <w:rPr>
          <w:rFonts w:ascii="Arial" w:hAnsi="Arial" w:cs="Arial"/>
          <w:szCs w:val="24"/>
        </w:rPr>
      </w:pPr>
      <w:bookmarkStart w:id="13" w:name="_Hlk72488331"/>
      <w:bookmarkEnd w:id="12"/>
      <w:r>
        <w:rPr>
          <w:rFonts w:ascii="Arial" w:hAnsi="Arial" w:cs="Arial"/>
          <w:color w:val="FF0000"/>
          <w:szCs w:val="24"/>
        </w:rPr>
        <w:t xml:space="preserve">Strain sensors made from silver nanowires exhibit a change in resistance as the strain on the sensor increases. This change in resistance can be measured using a </w:t>
      </w:r>
      <w:proofErr w:type="spellStart"/>
      <w:r>
        <w:rPr>
          <w:rFonts w:ascii="Arial" w:hAnsi="Arial" w:cs="Arial"/>
          <w:color w:val="FF0000"/>
          <w:szCs w:val="24"/>
        </w:rPr>
        <w:t>wheatstone</w:t>
      </w:r>
      <w:proofErr w:type="spellEnd"/>
      <w:r>
        <w:rPr>
          <w:rFonts w:ascii="Arial" w:hAnsi="Arial" w:cs="Arial"/>
          <w:color w:val="FF0000"/>
          <w:szCs w:val="24"/>
        </w:rPr>
        <w:t xml:space="preserve"> </w:t>
      </w:r>
      <w:r>
        <w:rPr>
          <w:rFonts w:ascii="Arial" w:hAnsi="Arial" w:cs="Arial"/>
          <w:color w:val="FF0000"/>
          <w:szCs w:val="24"/>
        </w:rPr>
        <w:lastRenderedPageBreak/>
        <w:t xml:space="preserve">bridge amplifier. </w:t>
      </w:r>
      <w:bookmarkEnd w:id="13"/>
      <w:proofErr w:type="spellStart"/>
      <w:r w:rsidR="000C6084" w:rsidRPr="004651B0">
        <w:rPr>
          <w:rFonts w:ascii="Arial" w:hAnsi="Arial" w:cs="Arial"/>
          <w:szCs w:val="24"/>
        </w:rPr>
        <w:t>Amjadi</w:t>
      </w:r>
      <w:proofErr w:type="spellEnd"/>
      <w:r w:rsidR="000C6084" w:rsidRPr="004651B0">
        <w:rPr>
          <w:rFonts w:ascii="Arial" w:hAnsi="Arial" w:cs="Arial"/>
          <w:szCs w:val="24"/>
        </w:rPr>
        <w:t xml:space="preserve"> et al. made a highly flexible, stretchable, and sensitive strain sensor using a silver nanowire (AgNW) network and PDMS elastomer to form a sandwich structure. This sensor has a gauge factor ranging from 2 to 14 and a stretchability up to 70%. This strain sensor was integrated onto a glove to control an avatar in a virtual environment </w:t>
      </w:r>
      <w:r w:rsidR="000C6084" w:rsidRPr="004651B0">
        <w:rPr>
          <w:rFonts w:ascii="Arial" w:hAnsi="Arial" w:cs="Arial"/>
          <w:szCs w:val="24"/>
        </w:rPr>
        <w:fldChar w:fldCharType="begin"/>
      </w:r>
      <w:r w:rsidR="000C6084"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0C6084" w:rsidRPr="004651B0">
        <w:rPr>
          <w:rFonts w:ascii="Arial" w:hAnsi="Arial" w:cs="Arial"/>
          <w:szCs w:val="24"/>
        </w:rPr>
        <w:fldChar w:fldCharType="separate"/>
      </w:r>
      <w:r w:rsidR="000C6084" w:rsidRPr="004651B0">
        <w:rPr>
          <w:rFonts w:ascii="Arial" w:hAnsi="Arial" w:cs="Arial"/>
          <w:noProof/>
          <w:szCs w:val="24"/>
        </w:rPr>
        <w:t>(Amjadi et al. 2014)</w:t>
      </w:r>
      <w:r w:rsidR="000C6084" w:rsidRPr="004651B0">
        <w:rPr>
          <w:rFonts w:ascii="Arial" w:hAnsi="Arial" w:cs="Arial"/>
          <w:szCs w:val="24"/>
        </w:rPr>
        <w:fldChar w:fldCharType="end"/>
      </w:r>
      <w:r w:rsidR="000C6084" w:rsidRPr="004651B0">
        <w:rPr>
          <w:rFonts w:ascii="Arial" w:hAnsi="Arial" w:cs="Arial"/>
          <w:szCs w:val="24"/>
        </w:rPr>
        <w:t>.</w:t>
      </w:r>
      <w:r w:rsidR="000C6084">
        <w:rPr>
          <w:rFonts w:ascii="Arial" w:hAnsi="Arial" w:cs="Arial"/>
          <w:szCs w:val="24"/>
        </w:rPr>
        <w:t xml:space="preserve"> </w:t>
      </w:r>
      <w:r w:rsidR="00C333C9" w:rsidRPr="004651B0">
        <w:rPr>
          <w:rFonts w:ascii="Arial" w:hAnsi="Arial" w:cs="Arial"/>
          <w:szCs w:val="24"/>
        </w:rPr>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 exhibit</w:t>
      </w:r>
      <w:r w:rsidR="00234FD0">
        <w:rPr>
          <w:rFonts w:ascii="Arial" w:hAnsi="Arial" w:cs="Arial"/>
          <w:szCs w:val="24"/>
        </w:rPr>
        <w:t>s</w:t>
      </w:r>
      <w:r w:rsidR="005A15ED" w:rsidRPr="004651B0">
        <w:rPr>
          <w:rFonts w:ascii="Arial" w:hAnsi="Arial" w:cs="Arial"/>
          <w:szCs w:val="24"/>
        </w:rPr>
        <w:t xml:space="preserve"> a high gauge factor of 5.326, rapid response of 20 m</w:t>
      </w:r>
      <w:r w:rsidR="00C333C9" w:rsidRPr="004651B0">
        <w:rPr>
          <w:rFonts w:ascii="Arial" w:hAnsi="Arial" w:cs="Arial"/>
          <w:szCs w:val="24"/>
        </w:rPr>
        <w:t>illi</w:t>
      </w:r>
      <w:r w:rsidR="005A15ED" w:rsidRPr="004651B0">
        <w:rPr>
          <w:rFonts w:ascii="Arial" w:hAnsi="Arial" w:cs="Arial"/>
          <w:szCs w:val="24"/>
        </w:rPr>
        <w:t>s</w:t>
      </w:r>
      <w:r w:rsidR="00C333C9"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outstanding durability after 10,000 strain cycles</w:t>
      </w:r>
      <w:r w:rsidR="00C333C9"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00C333C9" w:rsidRPr="004651B0">
        <w:rPr>
          <w:rFonts w:ascii="Arial" w:hAnsi="Arial" w:cs="Arial"/>
          <w:szCs w:val="24"/>
        </w:rPr>
        <w:t xml:space="preserve"> A novel stretchable strain sensor was made using </w:t>
      </w:r>
      <w:proofErr w:type="spellStart"/>
      <w:r w:rsidR="00C333C9"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00C333C9" w:rsidRPr="004651B0">
        <w:rPr>
          <w:rFonts w:ascii="Arial" w:hAnsi="Arial" w:cs="Arial"/>
          <w:szCs w:val="24"/>
        </w:rPr>
        <w:t xml:space="preserve"> PDMS conductor</w:t>
      </w:r>
      <w:r w:rsidR="00AA50A2" w:rsidRPr="004651B0">
        <w:rPr>
          <w:rFonts w:ascii="Arial" w:hAnsi="Arial" w:cs="Arial"/>
          <w:szCs w:val="24"/>
        </w:rPr>
        <w:t>,</w:t>
      </w:r>
      <w:r w:rsidR="00C333C9" w:rsidRPr="004651B0">
        <w:rPr>
          <w:rFonts w:ascii="Arial" w:hAnsi="Arial" w:cs="Arial"/>
          <w:szCs w:val="24"/>
        </w:rPr>
        <w:t xml:space="preserve"> poly(3-hexylthiophene) nanofrils (P3HT-NF)</w:t>
      </w:r>
      <w:r w:rsidR="00AA50A2" w:rsidRPr="004651B0">
        <w:rPr>
          <w:rFonts w:ascii="Arial" w:hAnsi="Arial" w:cs="Arial"/>
          <w:szCs w:val="24"/>
        </w:rPr>
        <w:t>,</w:t>
      </w:r>
      <w:r w:rsidR="00C333C9" w:rsidRPr="004651B0">
        <w:rPr>
          <w:rFonts w:ascii="Arial" w:hAnsi="Arial" w:cs="Arial"/>
          <w:szCs w:val="24"/>
        </w:rPr>
        <w:t xml:space="preserve"> and PDMS semiconductor nanocomposites as shown in </w:t>
      </w:r>
      <w:r w:rsidR="00C333C9" w:rsidRPr="004651B0">
        <w:rPr>
          <w:rFonts w:ascii="Arial" w:hAnsi="Arial" w:cs="Arial"/>
          <w:b/>
          <w:bCs/>
          <w:szCs w:val="24"/>
        </w:rPr>
        <w:t xml:space="preserve">Fig. </w:t>
      </w:r>
      <w:r w:rsidR="00AA50A2" w:rsidRPr="004651B0">
        <w:rPr>
          <w:rFonts w:ascii="Arial" w:hAnsi="Arial" w:cs="Arial"/>
          <w:b/>
          <w:bCs/>
          <w:szCs w:val="24"/>
        </w:rPr>
        <w:t>5A</w:t>
      </w:r>
      <w:r w:rsidR="00C333C9"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00C333C9" w:rsidRPr="004651B0">
        <w:rPr>
          <w:rFonts w:ascii="Arial" w:hAnsi="Arial" w:cs="Arial"/>
          <w:szCs w:val="24"/>
        </w:rPr>
        <w:fldChar w:fldCharType="begin"/>
      </w:r>
      <w:r w:rsidR="00C333C9"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C333C9" w:rsidRPr="004651B0">
        <w:rPr>
          <w:rFonts w:ascii="Arial" w:hAnsi="Arial" w:cs="Arial"/>
          <w:szCs w:val="24"/>
        </w:rPr>
        <w:fldChar w:fldCharType="separate"/>
      </w:r>
      <w:r w:rsidR="00C333C9" w:rsidRPr="004651B0">
        <w:rPr>
          <w:rFonts w:ascii="Arial" w:hAnsi="Arial" w:cs="Arial"/>
          <w:noProof/>
          <w:szCs w:val="24"/>
        </w:rPr>
        <w:t>(Kim et al. 2018)</w:t>
      </w:r>
      <w:r w:rsidR="00C333C9" w:rsidRPr="004651B0">
        <w:rPr>
          <w:rFonts w:ascii="Arial" w:hAnsi="Arial" w:cs="Arial"/>
          <w:szCs w:val="24"/>
        </w:rPr>
        <w:fldChar w:fldCharType="end"/>
      </w:r>
      <w:r w:rsidR="00C333C9" w:rsidRPr="004651B0">
        <w:rPr>
          <w:rFonts w:ascii="Arial" w:hAnsi="Arial" w:cs="Arial"/>
          <w:szCs w:val="24"/>
        </w:rPr>
        <w:t xml:space="preserve">. </w:t>
      </w:r>
    </w:p>
    <w:p w14:paraId="528E212B" w14:textId="3A3733B3" w:rsidR="00E20181" w:rsidRDefault="00E20181" w:rsidP="000C6084">
      <w:pPr>
        <w:spacing w:after="0" w:line="240" w:lineRule="auto"/>
        <w:contextualSpacing/>
        <w:jc w:val="both"/>
        <w:rPr>
          <w:rFonts w:ascii="Arial" w:hAnsi="Arial" w:cs="Arial"/>
          <w:szCs w:val="24"/>
        </w:rPr>
      </w:pPr>
    </w:p>
    <w:p w14:paraId="72C73BE2" w14:textId="5C8F68B2"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 xml:space="preserve">2.4.1.2. Strain sensors made from </w:t>
      </w:r>
      <w:r w:rsidR="0003172F" w:rsidRPr="0003172F">
        <w:rPr>
          <w:rFonts w:ascii="Arial" w:hAnsi="Arial" w:cs="Arial"/>
          <w:b/>
          <w:bCs/>
          <w:color w:val="FF0000"/>
          <w:szCs w:val="24"/>
        </w:rPr>
        <w:t>thread</w:t>
      </w:r>
      <w:r w:rsidR="005C576F">
        <w:rPr>
          <w:rFonts w:ascii="Arial" w:hAnsi="Arial" w:cs="Arial"/>
          <w:b/>
          <w:bCs/>
          <w:color w:val="FF0000"/>
          <w:szCs w:val="24"/>
        </w:rPr>
        <w:t>-</w:t>
      </w:r>
      <w:r w:rsidR="0003172F" w:rsidRPr="0003172F">
        <w:rPr>
          <w:rFonts w:ascii="Arial" w:hAnsi="Arial" w:cs="Arial"/>
          <w:b/>
          <w:bCs/>
          <w:color w:val="FF0000"/>
          <w:szCs w:val="24"/>
        </w:rPr>
        <w:t xml:space="preserve">based </w:t>
      </w:r>
      <w:proofErr w:type="gramStart"/>
      <w:r w:rsidR="0003172F" w:rsidRPr="0003172F">
        <w:rPr>
          <w:rFonts w:ascii="Arial" w:hAnsi="Arial" w:cs="Arial"/>
          <w:b/>
          <w:bCs/>
          <w:color w:val="FF0000"/>
          <w:szCs w:val="24"/>
        </w:rPr>
        <w:t>material</w:t>
      </w:r>
      <w:r w:rsidR="0010506B">
        <w:rPr>
          <w:rFonts w:ascii="Arial" w:hAnsi="Arial" w:cs="Arial"/>
          <w:b/>
          <w:bCs/>
          <w:color w:val="FF0000"/>
          <w:szCs w:val="24"/>
        </w:rPr>
        <w:t>s</w:t>
      </w:r>
      <w:proofErr w:type="gramEnd"/>
    </w:p>
    <w:p w14:paraId="35214D0A" w14:textId="2A45B05A" w:rsidR="00B13A63" w:rsidRDefault="00AA50A2" w:rsidP="00DC24A3">
      <w:pPr>
        <w:spacing w:after="0" w:line="240" w:lineRule="auto"/>
        <w:contextualSpacing/>
        <w:jc w:val="both"/>
        <w:rPr>
          <w:rFonts w:ascii="Arial" w:hAnsi="Arial" w:cs="Arial"/>
          <w:szCs w:val="24"/>
        </w:rPr>
      </w:pPr>
      <w:r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PVDF nano fibers have the highest piezoelectric coefficient among polymers, outstanding mechanical strength, very low acoustic impedance, a flat frequency response and a broad dynamic response, and a good chemical and moisture resistivity.</w:t>
      </w:r>
      <w:r w:rsidR="00354B29">
        <w:rPr>
          <w:rFonts w:ascii="Arial" w:hAnsi="Arial" w:cs="Arial"/>
          <w:szCs w:val="24"/>
        </w:rPr>
        <w:t xml:space="preserve"> </w:t>
      </w:r>
      <w:bookmarkStart w:id="14" w:name="_Hlk72488666"/>
      <w:r w:rsidR="00354B29">
        <w:rPr>
          <w:rFonts w:ascii="Arial" w:hAnsi="Arial" w:cs="Arial"/>
          <w:color w:val="FF0000"/>
          <w:szCs w:val="24"/>
        </w:rPr>
        <w:t>When strain is applied to the sensor, the sensor produces a voltage output corresponding to the strain applied. This voltage output can be amplified and sampled using an analog to digital converter.</w:t>
      </w:r>
      <w:r w:rsidR="00BF01C7" w:rsidRPr="004651B0">
        <w:rPr>
          <w:rFonts w:ascii="Arial" w:hAnsi="Arial" w:cs="Arial"/>
          <w:szCs w:val="24"/>
        </w:rPr>
        <w:t xml:space="preserve"> </w:t>
      </w:r>
      <w:bookmarkEnd w:id="14"/>
      <w:r w:rsidR="008B403F" w:rsidRPr="004651B0">
        <w:rPr>
          <w:rFonts w:ascii="Arial" w:hAnsi="Arial" w:cs="Arial"/>
          <w:szCs w:val="24"/>
        </w:rPr>
        <w:t>Copper foil tape w</w:t>
      </w:r>
      <w:r w:rsidR="00234FD0">
        <w:rPr>
          <w:rFonts w:ascii="Arial" w:hAnsi="Arial" w:cs="Arial"/>
          <w:szCs w:val="24"/>
        </w:rPr>
        <w:t>as</w:t>
      </w:r>
      <w:r w:rsidR="008B403F" w:rsidRPr="004651B0">
        <w:rPr>
          <w:rFonts w:ascii="Arial" w:hAnsi="Arial" w:cs="Arial"/>
          <w:szCs w:val="24"/>
        </w:rPr>
        <w:t xml:space="preserve"> fixed</w:t>
      </w:r>
      <w:r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r w:rsidR="00234FD0">
        <w:rPr>
          <w:rFonts w:ascii="Arial" w:hAnsi="Arial" w:cs="Arial"/>
          <w:szCs w:val="24"/>
        </w:rPr>
        <w:t>,</w:t>
      </w:r>
      <w:r w:rsidR="008B403F" w:rsidRPr="004651B0">
        <w:rPr>
          <w:rFonts w:ascii="Arial" w:hAnsi="Arial" w:cs="Arial"/>
          <w:szCs w:val="24"/>
        </w:rPr>
        <w:t xml:space="preserve"> and</w:t>
      </w:r>
      <w:r w:rsidR="00234FD0">
        <w:rPr>
          <w:rFonts w:ascii="Arial" w:hAnsi="Arial" w:cs="Arial"/>
          <w:szCs w:val="24"/>
        </w:rPr>
        <w:t xml:space="preserve"> it</w:t>
      </w:r>
      <w:r w:rsidRPr="004651B0">
        <w:rPr>
          <w:rFonts w:ascii="Arial" w:hAnsi="Arial" w:cs="Arial"/>
          <w:szCs w:val="24"/>
        </w:rPr>
        <w:t xml:space="preserve"> was</w:t>
      </w:r>
      <w:r w:rsidR="008B403F" w:rsidRPr="004651B0">
        <w:rPr>
          <w:rFonts w:ascii="Arial" w:hAnsi="Arial" w:cs="Arial"/>
          <w:szCs w:val="24"/>
        </w:rPr>
        <w:t xml:space="preserve"> laminated </w:t>
      </w:r>
      <w:r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666E4E" w:rsidRPr="004651B0">
        <w:rPr>
          <w:rFonts w:ascii="Arial" w:hAnsi="Arial" w:cs="Arial"/>
          <w:szCs w:val="24"/>
        </w:rPr>
        <w:t>Carbonaro et al. made a strain sensor using a double</w:t>
      </w:r>
      <w:r w:rsidR="00666E4E">
        <w:rPr>
          <w:rFonts w:ascii="Arial" w:hAnsi="Arial" w:cs="Arial"/>
          <w:szCs w:val="24"/>
        </w:rPr>
        <w:t>-</w:t>
      </w:r>
      <w:r w:rsidR="00666E4E" w:rsidRPr="004651B0">
        <w:rPr>
          <w:rFonts w:ascii="Arial" w:hAnsi="Arial" w:cs="Arial"/>
          <w:szCs w:val="24"/>
        </w:rPr>
        <w:t>layer textile-based goniometer. This double layer configuration provides insight into the sample</w:t>
      </w:r>
      <w:r w:rsidR="00666E4E">
        <w:rPr>
          <w:rFonts w:ascii="Arial" w:hAnsi="Arial" w:cs="Arial"/>
          <w:szCs w:val="24"/>
        </w:rPr>
        <w:t>'</w:t>
      </w:r>
      <w:r w:rsidR="00666E4E" w:rsidRPr="004651B0">
        <w:rPr>
          <w:rFonts w:ascii="Arial" w:hAnsi="Arial" w:cs="Arial"/>
          <w:szCs w:val="24"/>
        </w:rPr>
        <w:t>s flexion angle, which is independent of its bending profile. A WSG utilizes three KPF</w:t>
      </w:r>
      <w:r w:rsidR="00666E4E">
        <w:rPr>
          <w:rFonts w:ascii="Arial" w:hAnsi="Arial" w:cs="Arial"/>
          <w:szCs w:val="24"/>
        </w:rPr>
        <w:t xml:space="preserve"> </w:t>
      </w:r>
      <w:r w:rsidR="00666E4E" w:rsidRPr="00666E4E">
        <w:rPr>
          <w:rFonts w:ascii="Arial" w:hAnsi="Arial" w:cs="Arial"/>
          <w:color w:val="FF0000"/>
          <w:szCs w:val="24"/>
        </w:rPr>
        <w:t>(piezoresistive fabric)</w:t>
      </w:r>
      <w:r w:rsidR="00666E4E" w:rsidRPr="004651B0">
        <w:rPr>
          <w:rFonts w:ascii="Arial" w:hAnsi="Arial" w:cs="Arial"/>
          <w:szCs w:val="24"/>
        </w:rPr>
        <w:t xml:space="preserve"> goniometers to track flexion and extension movement of the metacarpophalangeal joints of the thumb, index, and middle fingers</w:t>
      </w:r>
      <w:r w:rsidR="00354B29">
        <w:rPr>
          <w:rFonts w:ascii="Arial" w:hAnsi="Arial" w:cs="Arial"/>
          <w:szCs w:val="24"/>
        </w:rPr>
        <w:t xml:space="preserve">. </w:t>
      </w:r>
      <w:bookmarkStart w:id="15" w:name="_Hlk72488923"/>
      <w:r w:rsidR="00354B29" w:rsidRPr="005C576F">
        <w:rPr>
          <w:rFonts w:ascii="Arial" w:hAnsi="Arial" w:cs="Arial"/>
          <w:color w:val="FF0000"/>
          <w:szCs w:val="24"/>
        </w:rPr>
        <w:t xml:space="preserve">As the </w:t>
      </w:r>
      <w:r w:rsidR="005C576F" w:rsidRPr="005C576F">
        <w:rPr>
          <w:rFonts w:ascii="Arial" w:hAnsi="Arial" w:cs="Arial"/>
          <w:color w:val="FF0000"/>
          <w:szCs w:val="24"/>
        </w:rPr>
        <w:t>user bends their fingers, the resistance of the goniometer changes and this resistance change is converted to a voltage output using amplifiers</w:t>
      </w:r>
      <w:r w:rsidR="00666E4E" w:rsidRPr="005C576F">
        <w:rPr>
          <w:rFonts w:ascii="Arial" w:hAnsi="Arial" w:cs="Arial"/>
          <w:color w:val="FF0000"/>
          <w:szCs w:val="24"/>
        </w:rPr>
        <w:t xml:space="preserve"> </w:t>
      </w:r>
      <w:bookmarkEnd w:id="15"/>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 </w:instrText>
      </w:r>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DATA </w:instrText>
      </w:r>
      <w:r w:rsidR="00666E4E" w:rsidRPr="004651B0">
        <w:rPr>
          <w:rFonts w:ascii="Arial" w:hAnsi="Arial" w:cs="Arial"/>
          <w:szCs w:val="24"/>
        </w:rPr>
      </w:r>
      <w:r w:rsidR="00666E4E" w:rsidRPr="004651B0">
        <w:rPr>
          <w:rFonts w:ascii="Arial" w:hAnsi="Arial" w:cs="Arial"/>
          <w:szCs w:val="24"/>
        </w:rPr>
        <w:fldChar w:fldCharType="end"/>
      </w:r>
      <w:r w:rsidR="00666E4E" w:rsidRPr="004651B0">
        <w:rPr>
          <w:rFonts w:ascii="Arial" w:hAnsi="Arial" w:cs="Arial"/>
          <w:szCs w:val="24"/>
        </w:rPr>
      </w:r>
      <w:r w:rsidR="00666E4E" w:rsidRPr="004651B0">
        <w:rPr>
          <w:rFonts w:ascii="Arial" w:hAnsi="Arial" w:cs="Arial"/>
          <w:szCs w:val="24"/>
        </w:rPr>
        <w:fldChar w:fldCharType="separate"/>
      </w:r>
      <w:r w:rsidR="00666E4E" w:rsidRPr="004651B0">
        <w:rPr>
          <w:rFonts w:ascii="Arial" w:hAnsi="Arial" w:cs="Arial"/>
          <w:noProof/>
          <w:szCs w:val="24"/>
        </w:rPr>
        <w:t>(Carbonaro et al. 2014)</w:t>
      </w:r>
      <w:r w:rsidR="00666E4E" w:rsidRPr="004651B0">
        <w:rPr>
          <w:rFonts w:ascii="Arial" w:hAnsi="Arial" w:cs="Arial"/>
          <w:szCs w:val="24"/>
        </w:rPr>
        <w:fldChar w:fldCharType="end"/>
      </w:r>
      <w:r w:rsidR="00666E4E" w:rsidRPr="004651B0">
        <w:rPr>
          <w:rFonts w:ascii="Arial" w:hAnsi="Arial" w:cs="Arial"/>
          <w:szCs w:val="24"/>
        </w:rPr>
        <w:t xml:space="preserve">. </w:t>
      </w:r>
      <w:r w:rsidR="00B13A63"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 xml:space="preserve">strain sensor from ethylene propylene rubber (EPR) using the Scotch Electrical Sem-Conducting Tape 13 made by 3M Company as the sensing material. EPR will have elastic deformation when elongation is less than 2%, however stretched skin may reach 40%. </w:t>
      </w:r>
      <w:bookmarkStart w:id="16" w:name="_Hlk72489123"/>
      <w:r w:rsidR="0010506B">
        <w:rPr>
          <w:rFonts w:ascii="Arial" w:hAnsi="Arial" w:cs="Arial"/>
          <w:color w:val="FF0000"/>
          <w:szCs w:val="24"/>
        </w:rPr>
        <w:t>As the strain increases, the resistance of the sensor increases.</w:t>
      </w:r>
      <w:bookmarkEnd w:id="16"/>
      <w:r w:rsidR="0010506B">
        <w:rPr>
          <w:rFonts w:ascii="Arial" w:hAnsi="Arial" w:cs="Arial"/>
          <w:color w:val="FF0000"/>
          <w:szCs w:val="24"/>
        </w:rPr>
        <w:t xml:space="preserve"> </w:t>
      </w:r>
      <w:r w:rsidR="003473EE" w:rsidRPr="004651B0">
        <w:rPr>
          <w:rFonts w:ascii="Arial" w:hAnsi="Arial" w:cs="Arial"/>
          <w:szCs w:val="24"/>
        </w:rPr>
        <w:t>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31E62208" w14:textId="69596A95" w:rsidR="000C6084" w:rsidRDefault="000C6084" w:rsidP="000C6084">
      <w:pPr>
        <w:spacing w:after="0" w:line="240" w:lineRule="auto"/>
        <w:contextualSpacing/>
        <w:jc w:val="both"/>
        <w:rPr>
          <w:rFonts w:ascii="Arial" w:hAnsi="Arial" w:cs="Arial"/>
          <w:szCs w:val="24"/>
        </w:rPr>
      </w:pPr>
    </w:p>
    <w:p w14:paraId="265ABBA9" w14:textId="09115136"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2.4.1.</w:t>
      </w:r>
      <w:r w:rsidR="0003172F" w:rsidRPr="0003172F">
        <w:rPr>
          <w:rFonts w:ascii="Arial" w:hAnsi="Arial" w:cs="Arial"/>
          <w:b/>
          <w:bCs/>
          <w:color w:val="FF0000"/>
          <w:szCs w:val="24"/>
        </w:rPr>
        <w:t>3</w:t>
      </w:r>
      <w:r w:rsidRPr="0003172F">
        <w:rPr>
          <w:rFonts w:ascii="Arial" w:hAnsi="Arial" w:cs="Arial"/>
          <w:b/>
          <w:bCs/>
          <w:color w:val="FF0000"/>
          <w:szCs w:val="24"/>
        </w:rPr>
        <w:t>. Strain sensors made from carbon</w:t>
      </w:r>
      <w:r w:rsidR="005C576F">
        <w:rPr>
          <w:rFonts w:ascii="Arial" w:hAnsi="Arial" w:cs="Arial"/>
          <w:b/>
          <w:bCs/>
          <w:color w:val="FF0000"/>
          <w:szCs w:val="24"/>
        </w:rPr>
        <w:t>-</w:t>
      </w:r>
      <w:r w:rsidRPr="0003172F">
        <w:rPr>
          <w:rFonts w:ascii="Arial" w:hAnsi="Arial" w:cs="Arial"/>
          <w:b/>
          <w:bCs/>
          <w:color w:val="FF0000"/>
          <w:szCs w:val="24"/>
        </w:rPr>
        <w:t xml:space="preserve">based </w:t>
      </w:r>
      <w:proofErr w:type="gramStart"/>
      <w:r w:rsidRPr="0003172F">
        <w:rPr>
          <w:rFonts w:ascii="Arial" w:hAnsi="Arial" w:cs="Arial"/>
          <w:b/>
          <w:bCs/>
          <w:color w:val="FF0000"/>
          <w:szCs w:val="24"/>
        </w:rPr>
        <w:t>materials</w:t>
      </w:r>
      <w:proofErr w:type="gramEnd"/>
    </w:p>
    <w:p w14:paraId="4B5C1C59" w14:textId="0BE3CCBC" w:rsidR="00E20181" w:rsidRDefault="0010506B" w:rsidP="000C6084">
      <w:pPr>
        <w:spacing w:after="0" w:line="240" w:lineRule="auto"/>
        <w:contextualSpacing/>
        <w:jc w:val="both"/>
        <w:rPr>
          <w:rFonts w:ascii="Arial" w:hAnsi="Arial" w:cs="Arial"/>
          <w:szCs w:val="24"/>
        </w:rPr>
      </w:pPr>
      <w:bookmarkStart w:id="17" w:name="_Hlk72489717"/>
      <w:r>
        <w:rPr>
          <w:rFonts w:ascii="Arial" w:hAnsi="Arial" w:cs="Arial"/>
          <w:color w:val="FF0000"/>
          <w:szCs w:val="24"/>
        </w:rPr>
        <w:t>Most carbon-based strain sensors made from carbon-based materials</w:t>
      </w:r>
      <w:r w:rsidR="00EE215A">
        <w:rPr>
          <w:rFonts w:ascii="Arial" w:hAnsi="Arial" w:cs="Arial"/>
          <w:color w:val="FF0000"/>
          <w:szCs w:val="24"/>
        </w:rPr>
        <w:t xml:space="preserve"> exhibit a resistance change when strain is applied. </w:t>
      </w:r>
      <w:bookmarkEnd w:id="17"/>
      <w:r w:rsidR="000C6084" w:rsidRPr="004651B0">
        <w:rPr>
          <w:rFonts w:ascii="Arial" w:hAnsi="Arial" w:cs="Arial"/>
          <w:szCs w:val="24"/>
        </w:rPr>
        <w:t>O</w:t>
      </w:r>
      <w:r w:rsidR="000C6084">
        <w:rPr>
          <w:rFonts w:ascii="Arial" w:hAnsi="Arial" w:cs="Arial"/>
          <w:szCs w:val="24"/>
        </w:rPr>
        <w:t>'</w:t>
      </w:r>
      <w:r w:rsidR="000C6084" w:rsidRPr="004651B0">
        <w:rPr>
          <w:rFonts w:ascii="Arial" w:hAnsi="Arial" w:cs="Arial"/>
          <w:szCs w:val="24"/>
        </w:rPr>
        <w:t>Connor et al. made a strain sensor by placing carbon paint on PDMS material with a PU encasement. Copper tape is attached to the PDMS</w:t>
      </w:r>
      <w:r w:rsidR="000C6084">
        <w:rPr>
          <w:rFonts w:ascii="Arial" w:hAnsi="Arial" w:cs="Arial"/>
          <w:szCs w:val="24"/>
        </w:rPr>
        <w:t>,</w:t>
      </w:r>
      <w:r w:rsidR="000C6084" w:rsidRPr="004651B0">
        <w:rPr>
          <w:rFonts w:ascii="Arial" w:hAnsi="Arial" w:cs="Arial"/>
          <w:szCs w:val="24"/>
        </w:rPr>
        <w:t xml:space="preserve"> and conductive thread is used to attach the strain sensor to the circuit elements. The entire system was constructed with less than one hundred dollars</w:t>
      </w:r>
      <w:r w:rsidR="000C6084">
        <w:rPr>
          <w:rFonts w:ascii="Arial" w:hAnsi="Arial" w:cs="Arial"/>
          <w:szCs w:val="24"/>
        </w:rPr>
        <w:t>'</w:t>
      </w:r>
      <w:r w:rsidR="000C6084" w:rsidRPr="004651B0">
        <w:rPr>
          <w:rFonts w:ascii="Arial" w:hAnsi="Arial" w:cs="Arial"/>
          <w:szCs w:val="24"/>
        </w:rPr>
        <w:t xml:space="preserve"> worth of material and it did not require access to a cleanroom for completion. These sensors were used to wirelessly translate the American Sign Language (ASL) into text that is displayable on a </w:t>
      </w:r>
      <w:r w:rsidR="000C6084" w:rsidRPr="004651B0">
        <w:rPr>
          <w:rFonts w:ascii="Arial" w:hAnsi="Arial" w:cs="Arial"/>
          <w:szCs w:val="24"/>
        </w:rPr>
        <w:lastRenderedPageBreak/>
        <w:t xml:space="preserve">computer or smartphone </w:t>
      </w:r>
      <w:r w:rsidR="000C6084" w:rsidRPr="004651B0">
        <w:rPr>
          <w:rFonts w:ascii="Arial" w:hAnsi="Arial" w:cs="Arial"/>
          <w:szCs w:val="24"/>
        </w:rPr>
        <w:fldChar w:fldCharType="begin"/>
      </w:r>
      <w:r w:rsidR="000C6084">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related-urls&gt;&lt;url&gt; https://doi.org/10.1371/journal.pone.0179766&lt;/url&gt;&lt;/related-urls&gt;&lt;/urls&gt;&lt;electronic-resource-num&gt;10.1371/journal.pone.0179766&lt;/electronic-resource-num&gt;&lt;/record&gt;&lt;/Cite&gt;&lt;/EndNote&gt;</w:instrText>
      </w:r>
      <w:r w:rsidR="000C6084" w:rsidRPr="004651B0">
        <w:rPr>
          <w:rFonts w:ascii="Arial" w:hAnsi="Arial" w:cs="Arial"/>
          <w:szCs w:val="24"/>
        </w:rPr>
        <w:fldChar w:fldCharType="separate"/>
      </w:r>
      <w:r w:rsidR="000C6084">
        <w:rPr>
          <w:rFonts w:ascii="Arial" w:hAnsi="Arial" w:cs="Arial"/>
          <w:noProof/>
          <w:szCs w:val="24"/>
        </w:rPr>
        <w:t>(O’Connor et al. 2017)</w:t>
      </w:r>
      <w:r w:rsidR="000C6084" w:rsidRPr="004651B0">
        <w:rPr>
          <w:rFonts w:ascii="Arial" w:hAnsi="Arial" w:cs="Arial"/>
          <w:szCs w:val="24"/>
        </w:rPr>
        <w:fldChar w:fldCharType="end"/>
      </w:r>
      <w:r w:rsidR="000C6084" w:rsidRPr="004651B0">
        <w:rPr>
          <w:rFonts w:ascii="Arial" w:hAnsi="Arial" w:cs="Arial"/>
          <w:szCs w:val="24"/>
        </w:rPr>
        <w:t xml:space="preserve">. </w:t>
      </w:r>
      <w:r w:rsidR="000D202B" w:rsidRPr="004651B0">
        <w:rPr>
          <w:rFonts w:ascii="Arial" w:hAnsi="Arial" w:cs="Arial"/>
          <w:szCs w:val="24"/>
        </w:rPr>
        <w:t>A s</w:t>
      </w:r>
      <w:r w:rsidR="000F6391" w:rsidRPr="004651B0">
        <w:rPr>
          <w:rFonts w:ascii="Arial" w:hAnsi="Arial" w:cs="Arial"/>
          <w:szCs w:val="24"/>
        </w:rPr>
        <w:t>tretchable strain sensor</w:t>
      </w:r>
      <w:r w:rsidR="000D202B"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000D202B" w:rsidRPr="004651B0">
        <w:rPr>
          <w:rFonts w:ascii="Arial" w:hAnsi="Arial" w:cs="Arial"/>
          <w:szCs w:val="24"/>
        </w:rPr>
        <w:t xml:space="preserve">an </w:t>
      </w:r>
      <w:r w:rsidR="000F6391" w:rsidRPr="004651B0">
        <w:rPr>
          <w:rFonts w:ascii="Arial" w:hAnsi="Arial" w:cs="Arial"/>
          <w:szCs w:val="24"/>
        </w:rPr>
        <w:t>elastomer layer</w:t>
      </w:r>
      <w:r w:rsidR="000D202B" w:rsidRPr="004651B0">
        <w:rPr>
          <w:rFonts w:ascii="Arial" w:hAnsi="Arial" w:cs="Arial"/>
          <w:szCs w:val="24"/>
        </w:rPr>
        <w:t xml:space="preserve"> as shown in </w:t>
      </w:r>
      <w:r w:rsidR="000D202B"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000D202B"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000D202B"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w:t>
      </w:r>
      <w:r w:rsidR="00E20181">
        <w:rPr>
          <w:rFonts w:ascii="Arial" w:hAnsi="Arial" w:cs="Arial"/>
          <w:szCs w:val="24"/>
        </w:rPr>
        <w:t xml:space="preserve"> </w:t>
      </w:r>
      <w:r w:rsidR="007A19E0" w:rsidRPr="004651B0">
        <w:rPr>
          <w:rFonts w:ascii="Arial" w:hAnsi="Arial" w:cs="Arial"/>
          <w:szCs w:val="24"/>
        </w:rPr>
        <w:t>Qu et al. made a biocompatible, flexible strain sensor using polydopamine-coated nanocomposites of nitrile butadiene rubber (NBR) and carbon black (CB) particles. The CB particles were embedded into a NBR matrix using a dissolving-coating technique, and the obtained NBR/CB composite was coated with polydopamine (PDA) to preserve the CB layer. The strain sensor made from uncoated CB/NBR films posses</w:t>
      </w:r>
      <w:r w:rsidR="007A19E0">
        <w:rPr>
          <w:rFonts w:ascii="Arial" w:hAnsi="Arial" w:cs="Arial"/>
          <w:szCs w:val="24"/>
        </w:rPr>
        <w:t>se</w:t>
      </w:r>
      <w:r w:rsidR="007A19E0" w:rsidRPr="004651B0">
        <w:rPr>
          <w:rFonts w:ascii="Arial" w:hAnsi="Arial" w:cs="Arial"/>
          <w:szCs w:val="24"/>
        </w:rPr>
        <w:t>s a high sensing range with a strain of 550% and good sensitivity with a gauge factor of 52.2. Whereas the PDA/NBR/CB film show</w:t>
      </w:r>
      <w:r w:rsidR="007A19E0">
        <w:rPr>
          <w:rFonts w:ascii="Arial" w:hAnsi="Arial" w:cs="Arial"/>
          <w:szCs w:val="24"/>
        </w:rPr>
        <w:t>ed</w:t>
      </w:r>
      <w:r w:rsidR="007A19E0" w:rsidRPr="004651B0">
        <w:rPr>
          <w:rFonts w:ascii="Arial" w:hAnsi="Arial" w:cs="Arial"/>
          <w:szCs w:val="24"/>
        </w:rPr>
        <w:t xml:space="preserve"> a reduce</w:t>
      </w:r>
      <w:r w:rsidR="007A19E0">
        <w:rPr>
          <w:rFonts w:ascii="Arial" w:hAnsi="Arial" w:cs="Arial"/>
          <w:szCs w:val="24"/>
        </w:rPr>
        <w:t>d</w:t>
      </w:r>
      <w:r w:rsidR="007A19E0" w:rsidRPr="004651B0">
        <w:rPr>
          <w:rFonts w:ascii="Arial" w:hAnsi="Arial" w:cs="Arial"/>
          <w:szCs w:val="24"/>
        </w:rPr>
        <w:t xml:space="preserve"> sensing range with a strain of 180%, but showed a significantly improved sensitivity with a gauge factor of 346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Qu et al. 2020)</w:t>
      </w:r>
      <w:r w:rsidR="007A19E0" w:rsidRPr="004651B0">
        <w:rPr>
          <w:rFonts w:ascii="Arial" w:hAnsi="Arial" w:cs="Arial"/>
          <w:szCs w:val="24"/>
        </w:rPr>
        <w:fldChar w:fldCharType="end"/>
      </w:r>
      <w:r w:rsidR="007A19E0" w:rsidRPr="004651B0">
        <w:rPr>
          <w:rFonts w:ascii="Arial" w:hAnsi="Arial" w:cs="Arial"/>
          <w:szCs w:val="24"/>
        </w:rPr>
        <w:t>. Jeong et al. manufactured a strain sensor from a composite material</w:t>
      </w:r>
      <w:r w:rsidR="007A19E0">
        <w:rPr>
          <w:rFonts w:ascii="Arial" w:hAnsi="Arial" w:cs="Arial"/>
          <w:szCs w:val="24"/>
        </w:rPr>
        <w:t>:</w:t>
      </w:r>
      <w:r w:rsidR="007A19E0" w:rsidRPr="004651B0">
        <w:rPr>
          <w:rFonts w:ascii="Arial" w:hAnsi="Arial" w:cs="Arial"/>
          <w:szCs w:val="24"/>
        </w:rPr>
        <w:t xml:space="preserve"> fragmentized graphene foam (FGF) and polydimethylsiloxane (PDMS). The graphene foam is disintegrated into 200-300 </w:t>
      </w:r>
      <w:r w:rsidR="007A19E0">
        <w:rPr>
          <w:rFonts w:ascii="Arial" w:hAnsi="Arial" w:cs="Arial"/>
          <w:szCs w:val="24"/>
        </w:rPr>
        <w:t>µ</w:t>
      </w:r>
      <w:r w:rsidR="007A19E0" w:rsidRPr="004651B0">
        <w:rPr>
          <w:rFonts w:ascii="Arial" w:hAnsi="Arial" w:cs="Arial"/>
          <w:szCs w:val="24"/>
        </w:rPr>
        <w:t>m</w:t>
      </w:r>
      <w:r w:rsidR="007A19E0">
        <w:rPr>
          <w:rFonts w:ascii="Arial" w:hAnsi="Arial" w:cs="Arial"/>
          <w:szCs w:val="24"/>
        </w:rPr>
        <w:t>-</w:t>
      </w:r>
      <w:r w:rsidR="007A19E0" w:rsidRPr="004651B0">
        <w:rPr>
          <w:rFonts w:ascii="Arial" w:hAnsi="Arial" w:cs="Arial"/>
          <w:szCs w:val="24"/>
        </w:rPr>
        <w:t xml:space="preserve">sized fragments. It has a high sensitivity with a gauge factor of 15 to 29, high stretchability over 70%, and high durability over 10,000 stretching-releasing cycles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Jeong et al. 2015)</w:t>
      </w:r>
      <w:r w:rsidR="007A19E0" w:rsidRPr="004651B0">
        <w:rPr>
          <w:rFonts w:ascii="Arial" w:hAnsi="Arial" w:cs="Arial"/>
          <w:szCs w:val="24"/>
        </w:rPr>
        <w:fldChar w:fldCharType="end"/>
      </w:r>
      <w:r w:rsidR="007A19E0" w:rsidRPr="004651B0">
        <w:rPr>
          <w:rFonts w:ascii="Arial" w:hAnsi="Arial" w:cs="Arial"/>
          <w:szCs w:val="24"/>
        </w:rPr>
        <w:t xml:space="preserve">. </w:t>
      </w:r>
      <w:r w:rsidR="0003172F" w:rsidRPr="004651B0">
        <w:rPr>
          <w:rFonts w:ascii="Arial" w:hAnsi="Arial" w:cs="Arial"/>
          <w:szCs w:val="24"/>
        </w:rPr>
        <w:t xml:space="preserve">McCaw et al. made a capacitance-based strain sensor using silicone elastomer and expanded graphite composite material. </w:t>
      </w:r>
      <w:bookmarkStart w:id="18" w:name="_Hlk72489747"/>
      <w:r w:rsidR="00EE215A">
        <w:rPr>
          <w:rFonts w:ascii="Arial" w:hAnsi="Arial" w:cs="Arial"/>
          <w:color w:val="FF0000"/>
          <w:szCs w:val="24"/>
        </w:rPr>
        <w:t xml:space="preserve">Unlike the other carbon-based strain sensors mentioned in this section, this strain sensor exhibits a capacitance change when strain is applied to the sensor. </w:t>
      </w:r>
      <w:bookmarkEnd w:id="18"/>
      <w:r w:rsidR="0003172F" w:rsidRPr="004651B0">
        <w:rPr>
          <w:rFonts w:ascii="Arial" w:hAnsi="Arial" w:cs="Arial"/>
          <w:szCs w:val="24"/>
        </w:rPr>
        <w:t xml:space="preserve">The conductive electrode layers were made by incorporating expanded intercalated graphite into the silicone elastomer layer at a loading of 10% by weight with </w:t>
      </w:r>
      <w:r w:rsidR="0003172F">
        <w:rPr>
          <w:rFonts w:ascii="Arial" w:hAnsi="Arial" w:cs="Arial"/>
          <w:szCs w:val="24"/>
        </w:rPr>
        <w:t>an organic solvent's aid</w:t>
      </w:r>
      <w:r w:rsidR="0003172F" w:rsidRPr="004651B0">
        <w:rPr>
          <w:rFonts w:ascii="Arial" w:hAnsi="Arial" w:cs="Arial"/>
          <w:szCs w:val="24"/>
        </w:rPr>
        <w:t xml:space="preserve"> </w:t>
      </w:r>
      <w:r w:rsidR="0003172F" w:rsidRPr="004651B0">
        <w:rPr>
          <w:rFonts w:ascii="Arial" w:hAnsi="Arial" w:cs="Arial"/>
          <w:szCs w:val="24"/>
        </w:rPr>
        <w:fldChar w:fldCharType="begin"/>
      </w:r>
      <w:r w:rsidR="0003172F"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03172F" w:rsidRPr="004651B0">
        <w:rPr>
          <w:rFonts w:ascii="Arial" w:hAnsi="Arial" w:cs="Arial"/>
          <w:szCs w:val="24"/>
        </w:rPr>
        <w:fldChar w:fldCharType="separate"/>
      </w:r>
      <w:r w:rsidR="0003172F" w:rsidRPr="004651B0">
        <w:rPr>
          <w:rFonts w:ascii="Arial" w:hAnsi="Arial" w:cs="Arial"/>
          <w:noProof/>
          <w:szCs w:val="24"/>
        </w:rPr>
        <w:t>(McCaw et al. 2018)</w:t>
      </w:r>
      <w:r w:rsidR="0003172F" w:rsidRPr="004651B0">
        <w:rPr>
          <w:rFonts w:ascii="Arial" w:hAnsi="Arial" w:cs="Arial"/>
          <w:szCs w:val="24"/>
        </w:rPr>
        <w:fldChar w:fldCharType="end"/>
      </w:r>
      <w:r w:rsidR="0003172F" w:rsidRPr="004651B0">
        <w:rPr>
          <w:rFonts w:ascii="Arial" w:hAnsi="Arial" w:cs="Arial"/>
          <w:szCs w:val="24"/>
        </w:rPr>
        <w:t>.</w:t>
      </w:r>
    </w:p>
    <w:p w14:paraId="1A83F710" w14:textId="02B9438C" w:rsidR="00E20181" w:rsidRDefault="00E20181" w:rsidP="000C6084">
      <w:pPr>
        <w:spacing w:after="0" w:line="240" w:lineRule="auto"/>
        <w:contextualSpacing/>
        <w:jc w:val="both"/>
        <w:rPr>
          <w:rFonts w:ascii="Arial" w:hAnsi="Arial" w:cs="Arial"/>
          <w:szCs w:val="24"/>
        </w:rPr>
      </w:pPr>
    </w:p>
    <w:p w14:paraId="4843105D" w14:textId="7F1820F8" w:rsidR="000C6084" w:rsidRPr="0003172F" w:rsidRDefault="000C6084" w:rsidP="000C6084">
      <w:pPr>
        <w:spacing w:after="0" w:line="240" w:lineRule="auto"/>
        <w:contextualSpacing/>
        <w:jc w:val="both"/>
        <w:rPr>
          <w:rFonts w:ascii="Arial" w:hAnsi="Arial" w:cs="Arial"/>
          <w:b/>
          <w:bCs/>
          <w:color w:val="FF0000"/>
          <w:szCs w:val="24"/>
        </w:rPr>
      </w:pPr>
      <w:bookmarkStart w:id="19" w:name="_Hlk72366638"/>
      <w:r w:rsidRPr="0003172F">
        <w:rPr>
          <w:rFonts w:ascii="Arial" w:hAnsi="Arial" w:cs="Arial"/>
          <w:b/>
          <w:bCs/>
          <w:color w:val="FF0000"/>
          <w:szCs w:val="24"/>
        </w:rPr>
        <w:t>2.4.1.</w:t>
      </w:r>
      <w:r w:rsidR="00DB5F02">
        <w:rPr>
          <w:rFonts w:ascii="Arial" w:hAnsi="Arial" w:cs="Arial"/>
          <w:b/>
          <w:bCs/>
          <w:color w:val="FF0000"/>
          <w:szCs w:val="24"/>
        </w:rPr>
        <w:t>4</w:t>
      </w:r>
      <w:r w:rsidRPr="0003172F">
        <w:rPr>
          <w:rFonts w:ascii="Arial" w:hAnsi="Arial" w:cs="Arial"/>
          <w:b/>
          <w:bCs/>
          <w:color w:val="FF0000"/>
          <w:szCs w:val="24"/>
        </w:rPr>
        <w:t xml:space="preserve">. Strain sensors made from OTS </w:t>
      </w:r>
      <w:proofErr w:type="gramStart"/>
      <w:r w:rsidRPr="0003172F">
        <w:rPr>
          <w:rFonts w:ascii="Arial" w:hAnsi="Arial" w:cs="Arial"/>
          <w:b/>
          <w:bCs/>
          <w:color w:val="FF0000"/>
          <w:szCs w:val="24"/>
        </w:rPr>
        <w:t>materials</w:t>
      </w:r>
      <w:proofErr w:type="gramEnd"/>
    </w:p>
    <w:p w14:paraId="40B3BEF0" w14:textId="72E44EA7" w:rsidR="000D202B" w:rsidRPr="004651B0" w:rsidRDefault="00CE448E" w:rsidP="00DC24A3">
      <w:pPr>
        <w:spacing w:after="0" w:line="240" w:lineRule="auto"/>
        <w:contextualSpacing/>
        <w:jc w:val="both"/>
        <w:rPr>
          <w:rFonts w:ascii="Arial" w:hAnsi="Arial" w:cs="Arial"/>
          <w:szCs w:val="24"/>
        </w:rPr>
      </w:pPr>
      <w:bookmarkStart w:id="20" w:name="_Hlk72489817"/>
      <w:bookmarkEnd w:id="19"/>
      <w:r w:rsidRPr="00CE448E">
        <w:rPr>
          <w:rFonts w:ascii="Arial" w:hAnsi="Arial" w:cs="Arial"/>
          <w:color w:val="FF0000"/>
          <w:szCs w:val="24"/>
        </w:rPr>
        <w:t xml:space="preserve">The OTS strain gauges listed below exhibit a resistance change when strain is applied to the sensor. </w:t>
      </w:r>
      <w:bookmarkEnd w:id="20"/>
      <w:r w:rsidR="00B13A63" w:rsidRPr="004651B0">
        <w:rPr>
          <w:rFonts w:ascii="Arial" w:hAnsi="Arial" w:cs="Arial"/>
          <w:szCs w:val="24"/>
        </w:rPr>
        <w:t>Zhang et al. made a</w:t>
      </w:r>
      <w:r w:rsidR="00AF1F78" w:rsidRPr="004651B0">
        <w:rPr>
          <w:rFonts w:ascii="Arial" w:hAnsi="Arial" w:cs="Arial"/>
          <w:szCs w:val="24"/>
        </w:rPr>
        <w:t xml:space="preserve"> </w:t>
      </w:r>
      <w:r w:rsidR="000D202B" w:rsidRPr="004651B0">
        <w:rPr>
          <w:rFonts w:ascii="Arial" w:hAnsi="Arial" w:cs="Arial"/>
          <w:szCs w:val="24"/>
        </w:rPr>
        <w:t>WSG using</w:t>
      </w:r>
      <w:r w:rsidR="00AF1F78" w:rsidRPr="004651B0">
        <w:rPr>
          <w:rFonts w:ascii="Arial" w:hAnsi="Arial" w:cs="Arial"/>
          <w:szCs w:val="24"/>
        </w:rPr>
        <w:t xml:space="preserve"> 10 </w:t>
      </w:r>
      <w:r w:rsidR="000D202B" w:rsidRPr="004651B0">
        <w:rPr>
          <w:rFonts w:ascii="Arial" w:hAnsi="Arial" w:cs="Arial"/>
          <w:szCs w:val="24"/>
        </w:rPr>
        <w:t>OTS</w:t>
      </w:r>
      <w:r w:rsidR="00AF1F78" w:rsidRPr="004651B0">
        <w:rPr>
          <w:rFonts w:ascii="Arial" w:hAnsi="Arial" w:cs="Arial"/>
          <w:szCs w:val="24"/>
        </w:rPr>
        <w:t xml:space="preserve"> strain gauges (Omega KFH-20-120-C1-11L1M2R) </w:t>
      </w:r>
      <w:r w:rsidR="000D202B" w:rsidRPr="004651B0">
        <w:rPr>
          <w:rFonts w:ascii="Arial" w:hAnsi="Arial" w:cs="Arial"/>
          <w:szCs w:val="24"/>
        </w:rPr>
        <w:t xml:space="preserve">that are </w:t>
      </w:r>
      <w:r w:rsidR="00AF1F78" w:rsidRPr="004651B0">
        <w:rPr>
          <w:rFonts w:ascii="Arial" w:hAnsi="Arial" w:cs="Arial"/>
          <w:szCs w:val="24"/>
        </w:rPr>
        <w:t xml:space="preserve">attached to </w:t>
      </w:r>
      <w:r w:rsidR="000D202B" w:rsidRPr="004651B0">
        <w:rPr>
          <w:rFonts w:ascii="Arial" w:hAnsi="Arial" w:cs="Arial"/>
          <w:szCs w:val="24"/>
        </w:rPr>
        <w:t>a</w:t>
      </w:r>
      <w:r w:rsidR="00AF1F78" w:rsidRPr="004651B0">
        <w:rPr>
          <w:rFonts w:ascii="Arial" w:hAnsi="Arial" w:cs="Arial"/>
          <w:szCs w:val="24"/>
        </w:rPr>
        <w:t xml:space="preserve"> latex glove using double-sided tape. </w:t>
      </w:r>
      <w:r w:rsidR="000D202B"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000D202B"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000D202B" w:rsidRPr="004651B0">
        <w:rPr>
          <w:rFonts w:ascii="Arial" w:hAnsi="Arial" w:cs="Arial"/>
          <w:szCs w:val="24"/>
        </w:rPr>
        <w:t xml:space="preserve">s bending angle. This WSG is used for gesture detection and object detection </w:t>
      </w:r>
      <w:r w:rsidR="000D202B" w:rsidRPr="004651B0">
        <w:rPr>
          <w:rFonts w:ascii="Arial" w:hAnsi="Arial" w:cs="Arial"/>
          <w:szCs w:val="24"/>
        </w:rPr>
        <w:fldChar w:fldCharType="begin"/>
      </w:r>
      <w:r w:rsidR="000D202B"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rsidRPr="004651B0">
        <w:rPr>
          <w:rFonts w:ascii="Arial" w:hAnsi="Arial" w:cs="Arial"/>
          <w:szCs w:val="24"/>
        </w:rPr>
        <w:fldChar w:fldCharType="separate"/>
      </w:r>
      <w:r w:rsidR="000D202B" w:rsidRPr="004651B0">
        <w:rPr>
          <w:rFonts w:ascii="Arial" w:hAnsi="Arial" w:cs="Arial"/>
          <w:noProof/>
          <w:szCs w:val="24"/>
        </w:rPr>
        <w:t>(Chen et al. 2021)</w:t>
      </w:r>
      <w:r w:rsidR="000D202B" w:rsidRPr="004651B0">
        <w:rPr>
          <w:rFonts w:ascii="Arial" w:hAnsi="Arial" w:cs="Arial"/>
          <w:szCs w:val="24"/>
        </w:rPr>
        <w:fldChar w:fldCharType="end"/>
      </w:r>
      <w:r w:rsidR="000D202B"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49B4BE21" w:rsidR="007315B2"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1C7A9C10" w14:textId="197E4E84" w:rsidR="0003172F"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835AEF">
        <w:rPr>
          <w:rFonts w:ascii="Arial" w:hAnsi="Arial" w:cs="Arial"/>
          <w:szCs w:val="24"/>
        </w:rPr>
        <w:instrText xml:space="preserve"> ADDIN EN.CITE &lt;EndNote&gt;&lt;Cite&gt;&lt;Author&gt;Xu&lt;/Author&gt;&lt;Year&gt;2018&lt;/Year&gt;&lt;RecNum&gt;76&lt;/RecNum&gt;&lt;DisplayText&gt;(Xu et al. 2018a)&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835AEF">
        <w:rPr>
          <w:rFonts w:ascii="Arial" w:hAnsi="Arial" w:cs="Arial"/>
          <w:noProof/>
          <w:szCs w:val="24"/>
        </w:rPr>
        <w:t>(Xu et al. 2018a)</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654503" w:rsidRPr="004651B0">
        <w:rPr>
          <w:rFonts w:ascii="Arial" w:hAnsi="Arial" w:cs="Arial"/>
          <w:szCs w:val="24"/>
        </w:rPr>
        <w:t xml:space="preserve">A pressure sensor can also be used to detect object slip as performed by Damian et al. This is implemented by making an artificial skin on top of a resistance-based pressure sensor. The </w:t>
      </w:r>
      <w:r w:rsidR="00654503">
        <w:rPr>
          <w:rFonts w:ascii="Arial" w:hAnsi="Arial" w:cs="Arial"/>
          <w:szCs w:val="24"/>
        </w:rPr>
        <w:t>artificial skin geometry</w:t>
      </w:r>
      <w:r w:rsidR="00654503" w:rsidRPr="004651B0">
        <w:rPr>
          <w:rFonts w:ascii="Arial" w:hAnsi="Arial" w:cs="Arial"/>
          <w:szCs w:val="24"/>
        </w:rPr>
        <w:t xml:space="preserve"> has silicone ridges, which </w:t>
      </w:r>
      <w:r w:rsidR="00654503" w:rsidRPr="004651B0">
        <w:rPr>
          <w:rFonts w:ascii="Arial" w:hAnsi="Arial" w:cs="Arial"/>
          <w:szCs w:val="24"/>
        </w:rPr>
        <w:lastRenderedPageBreak/>
        <w:t xml:space="preserve">allows one to detect slippage and quantify the slippage speed to provide the user with a form of tactile feedback information </w:t>
      </w:r>
      <w:r w:rsidR="00654503" w:rsidRPr="004651B0">
        <w:rPr>
          <w:rFonts w:ascii="Arial" w:hAnsi="Arial" w:cs="Arial"/>
          <w:szCs w:val="24"/>
        </w:rPr>
        <w:fldChar w:fldCharType="begin"/>
      </w:r>
      <w:r w:rsidR="00654503"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654503" w:rsidRPr="004651B0">
        <w:rPr>
          <w:rFonts w:ascii="Arial" w:hAnsi="Arial" w:cs="Arial"/>
          <w:szCs w:val="24"/>
        </w:rPr>
        <w:fldChar w:fldCharType="separate"/>
      </w:r>
      <w:r w:rsidR="00654503" w:rsidRPr="004651B0">
        <w:rPr>
          <w:rFonts w:ascii="Arial" w:hAnsi="Arial" w:cs="Arial"/>
          <w:noProof/>
          <w:szCs w:val="24"/>
        </w:rPr>
        <w:t>(Damian et al. 2010)</w:t>
      </w:r>
      <w:r w:rsidR="00654503" w:rsidRPr="004651B0">
        <w:rPr>
          <w:rFonts w:ascii="Arial" w:hAnsi="Arial" w:cs="Arial"/>
          <w:szCs w:val="24"/>
        </w:rPr>
        <w:fldChar w:fldCharType="end"/>
      </w:r>
      <w:r w:rsidR="00654503" w:rsidRPr="004651B0">
        <w:rPr>
          <w:rFonts w:ascii="Arial" w:hAnsi="Arial" w:cs="Arial"/>
          <w:szCs w:val="24"/>
        </w:rPr>
        <w:t>.</w:t>
      </w:r>
    </w:p>
    <w:p w14:paraId="08A94C59" w14:textId="77777777" w:rsidR="0003172F" w:rsidRDefault="0003172F" w:rsidP="004651B0">
      <w:pPr>
        <w:spacing w:after="0" w:line="240" w:lineRule="auto"/>
        <w:contextualSpacing/>
        <w:jc w:val="both"/>
        <w:rPr>
          <w:rFonts w:ascii="Arial" w:hAnsi="Arial" w:cs="Arial"/>
          <w:szCs w:val="24"/>
        </w:rPr>
      </w:pPr>
    </w:p>
    <w:p w14:paraId="772146DB" w14:textId="7219AC6C" w:rsidR="0003172F" w:rsidRPr="0003172F" w:rsidRDefault="0003172F" w:rsidP="004651B0">
      <w:pPr>
        <w:spacing w:after="0" w:line="240" w:lineRule="auto"/>
        <w:contextualSpacing/>
        <w:jc w:val="both"/>
        <w:rPr>
          <w:rFonts w:ascii="Arial" w:hAnsi="Arial" w:cs="Arial"/>
          <w:b/>
          <w:bCs/>
          <w:color w:val="FF0000"/>
          <w:szCs w:val="24"/>
        </w:rPr>
      </w:pPr>
      <w:bookmarkStart w:id="21" w:name="_Hlk72361680"/>
      <w:r w:rsidRPr="0003172F">
        <w:rPr>
          <w:rFonts w:ascii="Arial" w:hAnsi="Arial" w:cs="Arial"/>
          <w:b/>
          <w:bCs/>
          <w:color w:val="FF0000"/>
          <w:szCs w:val="24"/>
        </w:rPr>
        <w:t>2.4.</w:t>
      </w:r>
      <w:r w:rsidR="00FA79BF">
        <w:rPr>
          <w:rFonts w:ascii="Arial" w:hAnsi="Arial" w:cs="Arial"/>
          <w:b/>
          <w:bCs/>
          <w:color w:val="FF0000"/>
          <w:szCs w:val="24"/>
        </w:rPr>
        <w:t>2</w:t>
      </w:r>
      <w:r w:rsidRPr="0003172F">
        <w:rPr>
          <w:rFonts w:ascii="Arial" w:hAnsi="Arial" w:cs="Arial"/>
          <w:b/>
          <w:bCs/>
          <w:color w:val="FF0000"/>
          <w:szCs w:val="24"/>
        </w:rPr>
        <w:t xml:space="preserve">.1. </w:t>
      </w:r>
      <w:r w:rsidR="00FE5349">
        <w:rPr>
          <w:rFonts w:ascii="Arial" w:hAnsi="Arial" w:cs="Arial"/>
          <w:b/>
          <w:bCs/>
          <w:color w:val="FF0000"/>
          <w:szCs w:val="24"/>
        </w:rPr>
        <w:t>Pressure</w:t>
      </w:r>
      <w:r w:rsidRPr="0003172F">
        <w:rPr>
          <w:rFonts w:ascii="Arial" w:hAnsi="Arial" w:cs="Arial"/>
          <w:b/>
          <w:bCs/>
          <w:color w:val="FF0000"/>
          <w:szCs w:val="24"/>
        </w:rPr>
        <w:t xml:space="preserve"> sensors made from OTS </w:t>
      </w:r>
      <w:proofErr w:type="gramStart"/>
      <w:r w:rsidRPr="0003172F">
        <w:rPr>
          <w:rFonts w:ascii="Arial" w:hAnsi="Arial" w:cs="Arial"/>
          <w:b/>
          <w:bCs/>
          <w:color w:val="FF0000"/>
          <w:szCs w:val="24"/>
        </w:rPr>
        <w:t>materials</w:t>
      </w:r>
      <w:proofErr w:type="gramEnd"/>
    </w:p>
    <w:bookmarkEnd w:id="21"/>
    <w:p w14:paraId="4C78C6ED" w14:textId="3FD3AD2E" w:rsidR="00E93CE5" w:rsidRDefault="00D44669" w:rsidP="004651B0">
      <w:pPr>
        <w:spacing w:after="0" w:line="240" w:lineRule="auto"/>
        <w:contextualSpacing/>
        <w:jc w:val="both"/>
        <w:rPr>
          <w:rFonts w:ascii="Arial" w:hAnsi="Arial" w:cs="Arial"/>
          <w:szCs w:val="24"/>
        </w:rPr>
      </w:pPr>
      <w:r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w:t>
      </w:r>
      <w:r w:rsidR="009C4318">
        <w:rPr>
          <w:rFonts w:ascii="Arial" w:hAnsi="Arial" w:cs="Arial"/>
          <w:color w:val="FF0000"/>
          <w:szCs w:val="24"/>
        </w:rPr>
        <w:t xml:space="preserve">fluidic </w:t>
      </w:r>
      <w:r w:rsidR="00EC2951" w:rsidRPr="004651B0">
        <w:rPr>
          <w:rFonts w:ascii="Arial" w:hAnsi="Arial" w:cs="Arial"/>
          <w:szCs w:val="24"/>
        </w:rPr>
        <w:t xml:space="preserve">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Pr="004651B0">
        <w:rPr>
          <w:rFonts w:ascii="Arial" w:hAnsi="Arial" w:cs="Arial"/>
          <w:szCs w:val="24"/>
        </w:rPr>
        <w:t>Frances et al. made a WSG using</w:t>
      </w:r>
      <w:r w:rsidR="007501A1" w:rsidRPr="004651B0">
        <w:rPr>
          <w:rFonts w:ascii="Arial" w:hAnsi="Arial" w:cs="Arial"/>
          <w:szCs w:val="24"/>
        </w:rPr>
        <w:t xml:space="preserve"> an OTS Force-Sensitive Resistor (FSR).</w:t>
      </w:r>
      <w:r w:rsidR="00AB4F6D">
        <w:rPr>
          <w:rFonts w:ascii="Arial" w:hAnsi="Arial" w:cs="Arial"/>
          <w:szCs w:val="24"/>
        </w:rPr>
        <w:t xml:space="preserve"> </w:t>
      </w:r>
      <w:bookmarkStart w:id="22" w:name="_Hlk72531046"/>
      <w:r w:rsidR="00AB4F6D">
        <w:rPr>
          <w:rFonts w:ascii="Arial" w:hAnsi="Arial" w:cs="Arial"/>
          <w:color w:val="FF0000"/>
          <w:szCs w:val="24"/>
        </w:rPr>
        <w:t>When pressure is applied to the FSR sensor, the resistance of the sensor decreases.</w:t>
      </w:r>
      <w:r w:rsidR="007501A1" w:rsidRPr="004651B0">
        <w:rPr>
          <w:rFonts w:ascii="Arial" w:hAnsi="Arial" w:cs="Arial"/>
          <w:szCs w:val="24"/>
        </w:rPr>
        <w:t xml:space="preserve"> </w:t>
      </w:r>
      <w:bookmarkEnd w:id="22"/>
      <w:r w:rsidR="007501A1" w:rsidRPr="004651B0">
        <w:rPr>
          <w:rFonts w:ascii="Arial" w:hAnsi="Arial" w:cs="Arial"/>
          <w:szCs w:val="24"/>
        </w:rPr>
        <w:t xml:space="preserve">This </w:t>
      </w:r>
      <w:r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273A9BC5" w14:textId="77777777" w:rsidR="00DC24A3" w:rsidRDefault="00DC24A3" w:rsidP="004651B0">
      <w:pPr>
        <w:spacing w:after="0" w:line="240" w:lineRule="auto"/>
        <w:contextualSpacing/>
        <w:jc w:val="both"/>
        <w:rPr>
          <w:rFonts w:ascii="Arial" w:hAnsi="Arial" w:cs="Arial"/>
          <w:szCs w:val="24"/>
        </w:rPr>
      </w:pPr>
    </w:p>
    <w:p w14:paraId="289B216C" w14:textId="3D7E923C" w:rsidR="00FA79BF" w:rsidRPr="00FA79BF" w:rsidRDefault="00FA79BF" w:rsidP="004651B0">
      <w:pPr>
        <w:spacing w:after="0" w:line="240" w:lineRule="auto"/>
        <w:contextualSpacing/>
        <w:jc w:val="both"/>
        <w:rPr>
          <w:rFonts w:ascii="Arial" w:hAnsi="Arial" w:cs="Arial"/>
          <w:b/>
          <w:bCs/>
          <w:color w:val="FF0000"/>
          <w:szCs w:val="24"/>
        </w:rPr>
      </w:pPr>
      <w:bookmarkStart w:id="23" w:name="_Hlk7236192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Capacitance</w:t>
      </w:r>
      <w:r w:rsidR="009C4318">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4C4F841D" w14:textId="3ECD8DB4" w:rsidR="00FE5349" w:rsidRDefault="009C4318" w:rsidP="004651B0">
      <w:pPr>
        <w:spacing w:after="0" w:line="240" w:lineRule="auto"/>
        <w:contextualSpacing/>
        <w:jc w:val="both"/>
        <w:rPr>
          <w:rFonts w:ascii="Arial" w:hAnsi="Arial" w:cs="Arial"/>
          <w:szCs w:val="24"/>
        </w:rPr>
      </w:pPr>
      <w:bookmarkStart w:id="24" w:name="_Hlk72530884"/>
      <w:bookmarkEnd w:id="23"/>
      <w:r>
        <w:rPr>
          <w:rFonts w:ascii="Arial" w:hAnsi="Arial" w:cs="Arial"/>
          <w:color w:val="FF0000"/>
          <w:szCs w:val="24"/>
        </w:rPr>
        <w:t>The capacitance-based pressure sensors</w:t>
      </w:r>
      <w:r w:rsidR="00AB4F6D">
        <w:rPr>
          <w:rFonts w:ascii="Arial" w:hAnsi="Arial" w:cs="Arial"/>
          <w:color w:val="FF0000"/>
          <w:szCs w:val="24"/>
        </w:rPr>
        <w:t xml:space="preserve"> listed below</w:t>
      </w:r>
      <w:r>
        <w:rPr>
          <w:rFonts w:ascii="Arial" w:hAnsi="Arial" w:cs="Arial"/>
          <w:color w:val="FF0000"/>
          <w:szCs w:val="24"/>
        </w:rPr>
        <w:t xml:space="preserve"> produce a capacitance change</w:t>
      </w:r>
      <w:r w:rsidR="00AB4F6D">
        <w:rPr>
          <w:rFonts w:ascii="Arial" w:hAnsi="Arial" w:cs="Arial"/>
          <w:color w:val="FF0000"/>
          <w:szCs w:val="24"/>
        </w:rPr>
        <w:t xml:space="preserve"> when pressure is applied to the sensor. The pressure compresses the dielectric material between two parallel plates producing a capacitance change. </w:t>
      </w:r>
      <w:bookmarkEnd w:id="24"/>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r w:rsidR="00816AC4">
        <w:rPr>
          <w:rFonts w:ascii="Arial" w:hAnsi="Arial" w:cs="Arial"/>
          <w:szCs w:val="24"/>
        </w:rPr>
        <w:t>,</w:t>
      </w:r>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p>
    <w:p w14:paraId="1B8BC150" w14:textId="520A5E00" w:rsidR="00FE5349" w:rsidRDefault="00FE5349" w:rsidP="00FA79BF">
      <w:pPr>
        <w:spacing w:after="0" w:line="240" w:lineRule="auto"/>
        <w:contextualSpacing/>
        <w:jc w:val="both"/>
        <w:rPr>
          <w:rFonts w:ascii="Arial" w:hAnsi="Arial" w:cs="Arial"/>
          <w:szCs w:val="24"/>
        </w:rPr>
      </w:pPr>
    </w:p>
    <w:p w14:paraId="3B07E5C8" w14:textId="1E02FBDD" w:rsidR="00FA79BF" w:rsidRPr="00FA79BF" w:rsidRDefault="00FA79BF" w:rsidP="00FA79BF">
      <w:pPr>
        <w:spacing w:after="0" w:line="240" w:lineRule="auto"/>
        <w:contextualSpacing/>
        <w:jc w:val="both"/>
        <w:rPr>
          <w:rFonts w:ascii="Arial" w:hAnsi="Arial" w:cs="Arial"/>
          <w:b/>
          <w:bCs/>
          <w:color w:val="FF0000"/>
          <w:szCs w:val="24"/>
        </w:rPr>
      </w:pPr>
      <w:bookmarkStart w:id="25" w:name="_Hlk7236667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sidR="004336D9">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Galinstan liquid</w:t>
      </w:r>
      <w:r w:rsidR="004333EA">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70AB2B83" w14:textId="28CC53B9" w:rsidR="00654503" w:rsidRDefault="004333EA" w:rsidP="00DC24A3">
      <w:pPr>
        <w:spacing w:after="0" w:line="240" w:lineRule="auto"/>
        <w:contextualSpacing/>
        <w:jc w:val="both"/>
        <w:rPr>
          <w:rFonts w:ascii="Arial" w:hAnsi="Arial" w:cs="Arial"/>
          <w:szCs w:val="24"/>
        </w:rPr>
      </w:pPr>
      <w:bookmarkStart w:id="26" w:name="_Hlk72532631"/>
      <w:bookmarkEnd w:id="25"/>
      <w:r>
        <w:rPr>
          <w:rFonts w:ascii="Arial" w:hAnsi="Arial" w:cs="Arial"/>
          <w:color w:val="FF0000"/>
          <w:szCs w:val="24"/>
        </w:rPr>
        <w:t xml:space="preserve">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 </w:t>
      </w:r>
      <w:bookmarkEnd w:id="26"/>
      <w:r w:rsidR="00D44669"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00D44669"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r w:rsidR="00C07F7C">
        <w:rPr>
          <w:rFonts w:ascii="Arial" w:hAnsi="Arial" w:cs="Arial"/>
          <w:szCs w:val="24"/>
        </w:rPr>
        <w:t>was adhered to the</w:t>
      </w:r>
      <w:r w:rsidR="00DB0B7C" w:rsidRPr="004651B0">
        <w:rPr>
          <w:rFonts w:ascii="Arial" w:hAnsi="Arial" w:cs="Arial"/>
          <w:szCs w:val="24"/>
        </w:rPr>
        <w:t xml:space="preserve"> platinum</w:t>
      </w:r>
      <w:r w:rsidR="00C07F7C">
        <w:rPr>
          <w:rFonts w:ascii="Arial" w:hAnsi="Arial" w:cs="Arial"/>
          <w:szCs w:val="24"/>
        </w:rPr>
        <w:t>-</w:t>
      </w:r>
      <w:r w:rsidR="00DB0B7C" w:rsidRPr="004651B0">
        <w:rPr>
          <w:rFonts w:ascii="Arial" w:hAnsi="Arial" w:cs="Arial"/>
          <w:szCs w:val="24"/>
        </w:rPr>
        <w:lastRenderedPageBreak/>
        <w:t>cured silicone elastomer layer</w:t>
      </w:r>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w:t>
      </w:r>
    </w:p>
    <w:p w14:paraId="33A01081" w14:textId="6B252951" w:rsidR="00654503" w:rsidRDefault="00654503" w:rsidP="004336D9">
      <w:pPr>
        <w:spacing w:after="0" w:line="240" w:lineRule="auto"/>
        <w:contextualSpacing/>
        <w:jc w:val="both"/>
        <w:rPr>
          <w:rFonts w:ascii="Arial" w:hAnsi="Arial" w:cs="Arial"/>
          <w:szCs w:val="24"/>
        </w:rPr>
      </w:pPr>
    </w:p>
    <w:p w14:paraId="0BAEEF28" w14:textId="45301890" w:rsidR="004336D9" w:rsidRPr="004336D9" w:rsidRDefault="004336D9" w:rsidP="004336D9">
      <w:pPr>
        <w:spacing w:after="0" w:line="240" w:lineRule="auto"/>
        <w:contextualSpacing/>
        <w:jc w:val="both"/>
        <w:rPr>
          <w:rFonts w:ascii="Arial" w:hAnsi="Arial" w:cs="Arial"/>
          <w:b/>
          <w:bCs/>
          <w:color w:val="FF0000"/>
          <w:szCs w:val="24"/>
        </w:rPr>
      </w:pPr>
      <w:bookmarkStart w:id="27" w:name="_Hlk72365272"/>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Resistance</w:t>
      </w:r>
      <w:r w:rsidR="00DC24A3">
        <w:rPr>
          <w:rFonts w:ascii="Arial" w:hAnsi="Arial" w:cs="Arial"/>
          <w:b/>
          <w:bCs/>
          <w:color w:val="FF0000"/>
          <w:szCs w:val="24"/>
        </w:rPr>
        <w:t>, inductance, and transistor</w:t>
      </w:r>
      <w:r w:rsidR="00BB3223">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bookmarkEnd w:id="27"/>
    <w:p w14:paraId="5F8F322B" w14:textId="3A76B2FD" w:rsidR="004336D9" w:rsidRDefault="00DF0FEF" w:rsidP="00DC24A3">
      <w:pPr>
        <w:spacing w:after="0" w:line="240" w:lineRule="auto"/>
        <w:contextualSpacing/>
        <w:jc w:val="both"/>
        <w:rPr>
          <w:rFonts w:ascii="Arial" w:hAnsi="Arial" w:cs="Arial"/>
          <w:szCs w:val="24"/>
        </w:rPr>
      </w:pPr>
      <w:r w:rsidRPr="004651B0">
        <w:rPr>
          <w:rFonts w:ascii="Arial" w:hAnsi="Arial" w:cs="Arial"/>
          <w:szCs w:val="24"/>
        </w:rPr>
        <w:t xml:space="preserve">Pizarro et al. made a pressure sensor from anti-static sheets and conductive woven fabric as shown in </w:t>
      </w:r>
      <w:r w:rsidRPr="004651B0">
        <w:rPr>
          <w:rFonts w:ascii="Arial" w:hAnsi="Arial" w:cs="Arial"/>
          <w:b/>
          <w:bCs/>
          <w:szCs w:val="24"/>
        </w:rPr>
        <w:t>Fig. 5E</w:t>
      </w:r>
      <w:r w:rsidRPr="004651B0">
        <w:rPr>
          <w:rFonts w:ascii="Arial" w:hAnsi="Arial" w:cs="Arial"/>
          <w:szCs w:val="24"/>
        </w:rPr>
        <w:t>.</w:t>
      </w:r>
      <w:r w:rsidR="00535413">
        <w:rPr>
          <w:rFonts w:ascii="Arial" w:hAnsi="Arial" w:cs="Arial"/>
          <w:szCs w:val="24"/>
        </w:rPr>
        <w:t xml:space="preserve"> </w:t>
      </w:r>
      <w:bookmarkStart w:id="28" w:name="_Hlk72535122"/>
      <w:r w:rsidR="00535413">
        <w:rPr>
          <w:rFonts w:ascii="Arial" w:hAnsi="Arial" w:cs="Arial"/>
          <w:color w:val="FF0000"/>
          <w:szCs w:val="24"/>
        </w:rPr>
        <w:t>As pressure is applied to this pressure sensor, the res</w:t>
      </w:r>
      <w:r w:rsidR="00F87D03">
        <w:rPr>
          <w:rFonts w:ascii="Arial" w:hAnsi="Arial" w:cs="Arial"/>
          <w:color w:val="FF0000"/>
          <w:szCs w:val="24"/>
        </w:rPr>
        <w:t xml:space="preserve">istance between the two conductors </w:t>
      </w:r>
      <w:r w:rsidR="00910595">
        <w:rPr>
          <w:rFonts w:ascii="Arial" w:hAnsi="Arial" w:cs="Arial"/>
          <w:color w:val="FF0000"/>
          <w:szCs w:val="24"/>
        </w:rPr>
        <w:t>increases.</w:t>
      </w:r>
      <w:bookmarkEnd w:id="28"/>
      <w:r w:rsidR="00910595">
        <w:rPr>
          <w:rFonts w:ascii="Arial" w:hAnsi="Arial" w:cs="Arial"/>
          <w:color w:val="FF0000"/>
          <w:szCs w:val="24"/>
        </w:rPr>
        <w:t xml:space="preserve"> </w:t>
      </w:r>
      <w:r w:rsidRPr="004651B0">
        <w:rPr>
          <w:rFonts w:ascii="Arial" w:hAnsi="Arial" w:cs="Arial"/>
          <w:szCs w:val="24"/>
        </w:rPr>
        <w:t xml:space="preserve">This pressure sensor has a stable and linear response, which </w:t>
      </w:r>
      <w:r w:rsidR="005F6282">
        <w:rPr>
          <w:rFonts w:ascii="Arial" w:hAnsi="Arial" w:cs="Arial"/>
          <w:szCs w:val="24"/>
        </w:rPr>
        <w:t>can</w:t>
      </w:r>
      <w:r w:rsidRPr="004651B0">
        <w:rPr>
          <w:rFonts w:ascii="Arial" w:hAnsi="Arial" w:cs="Arial"/>
          <w:szCs w:val="24"/>
        </w:rPr>
        <w:t xml:space="preserve"> measure pressure from 1 to 70 kPa </w:t>
      </w:r>
      <w:r w:rsidRPr="004651B0">
        <w:rPr>
          <w:rFonts w:ascii="Arial" w:hAnsi="Arial" w:cs="Arial"/>
          <w:szCs w:val="24"/>
        </w:rPr>
        <w:fldChar w:fldCharType="begin"/>
      </w:r>
      <w:r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Pizarro et al. 2018)</w:t>
      </w:r>
      <w:r w:rsidRPr="004651B0">
        <w:rPr>
          <w:rFonts w:ascii="Arial" w:hAnsi="Arial" w:cs="Arial"/>
          <w:szCs w:val="24"/>
        </w:rPr>
        <w:fldChar w:fldCharType="end"/>
      </w:r>
      <w:r w:rsidRPr="004651B0">
        <w:rPr>
          <w:rFonts w:ascii="Arial" w:hAnsi="Arial" w:cs="Arial"/>
          <w:szCs w:val="24"/>
        </w:rPr>
        <w:t xml:space="preserve">. </w:t>
      </w:r>
      <w:r w:rsidR="004336D9" w:rsidRPr="004651B0">
        <w:rPr>
          <w:rFonts w:ascii="Arial" w:hAnsi="Arial" w:cs="Arial"/>
          <w:szCs w:val="24"/>
        </w:rPr>
        <w:t>Xu et al. made a pressure sensor from potassium iodide and glycerol solution (KI-</w:t>
      </w:r>
      <w:proofErr w:type="spellStart"/>
      <w:r w:rsidR="004336D9" w:rsidRPr="004651B0">
        <w:rPr>
          <w:rFonts w:ascii="Arial" w:hAnsi="Arial" w:cs="Arial"/>
          <w:szCs w:val="24"/>
        </w:rPr>
        <w:t>Gly</w:t>
      </w:r>
      <w:proofErr w:type="spellEnd"/>
      <w:r w:rsidR="004336D9" w:rsidRPr="004651B0">
        <w:rPr>
          <w:rFonts w:ascii="Arial" w:hAnsi="Arial" w:cs="Arial"/>
          <w:szCs w:val="24"/>
        </w:rPr>
        <w:t xml:space="preserve"> solution). This pressure sensor contains micro-cylinders filled with this solution to achieve high linearity, 5.3% hysteresis at 1 Hz, and a </w:t>
      </w:r>
      <w:r w:rsidR="004336D9">
        <w:rPr>
          <w:rFonts w:ascii="Arial" w:hAnsi="Arial" w:cs="Arial"/>
          <w:szCs w:val="24"/>
        </w:rPr>
        <w:t>100% resistance change sensitivity</w:t>
      </w:r>
      <w:r w:rsidR="004336D9" w:rsidRPr="004651B0">
        <w:rPr>
          <w:rFonts w:ascii="Arial" w:hAnsi="Arial" w:cs="Arial"/>
          <w:szCs w:val="24"/>
        </w:rPr>
        <w:t xml:space="preserve"> when a 5 N load is applied </w:t>
      </w:r>
      <w:r w:rsidR="004336D9" w:rsidRPr="004651B0">
        <w:rPr>
          <w:rFonts w:ascii="Arial" w:hAnsi="Arial" w:cs="Arial"/>
          <w:szCs w:val="24"/>
        </w:rPr>
        <w:fldChar w:fldCharType="begin"/>
      </w:r>
      <w:r w:rsidR="004336D9"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336D9" w:rsidRPr="004651B0">
        <w:rPr>
          <w:rFonts w:ascii="Arial" w:hAnsi="Arial" w:cs="Arial"/>
          <w:szCs w:val="24"/>
        </w:rPr>
        <w:fldChar w:fldCharType="separate"/>
      </w:r>
      <w:r w:rsidR="004336D9" w:rsidRPr="004651B0">
        <w:rPr>
          <w:rFonts w:ascii="Arial" w:hAnsi="Arial" w:cs="Arial"/>
          <w:noProof/>
          <w:szCs w:val="24"/>
        </w:rPr>
        <w:t>(Xu et al. 2019)</w:t>
      </w:r>
      <w:r w:rsidR="004336D9" w:rsidRPr="004651B0">
        <w:rPr>
          <w:rFonts w:ascii="Arial" w:hAnsi="Arial" w:cs="Arial"/>
          <w:szCs w:val="24"/>
        </w:rPr>
        <w:fldChar w:fldCharType="end"/>
      </w:r>
      <w:r w:rsidR="004336D9" w:rsidRPr="004651B0">
        <w:rPr>
          <w:rFonts w:ascii="Arial" w:hAnsi="Arial" w:cs="Arial"/>
          <w:szCs w:val="24"/>
        </w:rPr>
        <w:t>.</w:t>
      </w:r>
      <w:r w:rsidR="00DC24A3">
        <w:rPr>
          <w:rFonts w:ascii="Arial" w:hAnsi="Arial" w:cs="Arial"/>
          <w:szCs w:val="24"/>
        </w:rPr>
        <w:t xml:space="preserve"> </w:t>
      </w:r>
      <w:bookmarkStart w:id="29" w:name="_Hlk72440920"/>
      <w:r w:rsidR="00BB3223">
        <w:rPr>
          <w:rFonts w:ascii="Arial" w:hAnsi="Arial" w:cs="Arial"/>
          <w:color w:val="FF0000"/>
          <w:szCs w:val="24"/>
        </w:rPr>
        <w:t>Although th</w:t>
      </w:r>
      <w:r w:rsidR="0059039E">
        <w:rPr>
          <w:rFonts w:ascii="Arial" w:hAnsi="Arial" w:cs="Arial"/>
          <w:color w:val="FF0000"/>
          <w:szCs w:val="24"/>
        </w:rPr>
        <w:t>e following</w:t>
      </w:r>
      <w:r w:rsidR="00BB3223">
        <w:rPr>
          <w:rFonts w:ascii="Arial" w:hAnsi="Arial" w:cs="Arial"/>
          <w:color w:val="FF0000"/>
          <w:szCs w:val="24"/>
        </w:rPr>
        <w:t xml:space="preserve"> sensor was integrated onto a</w:t>
      </w:r>
      <w:r w:rsidR="00EA2072">
        <w:rPr>
          <w:rFonts w:ascii="Arial" w:hAnsi="Arial" w:cs="Arial"/>
          <w:color w:val="FF0000"/>
          <w:szCs w:val="24"/>
        </w:rPr>
        <w:t>n arm</w:t>
      </w:r>
      <w:r w:rsidR="00BB3223">
        <w:rPr>
          <w:rFonts w:ascii="Arial" w:hAnsi="Arial" w:cs="Arial"/>
          <w:color w:val="FF0000"/>
          <w:szCs w:val="24"/>
        </w:rPr>
        <w:t xml:space="preserve"> sleeve rather than a glove, we</w:t>
      </w:r>
      <w:r w:rsidR="0059039E">
        <w:rPr>
          <w:rFonts w:ascii="Arial" w:hAnsi="Arial" w:cs="Arial"/>
          <w:color w:val="FF0000"/>
          <w:szCs w:val="24"/>
        </w:rPr>
        <w:t xml:space="preserve"> have included it in this review to highlight its novel approach. </w:t>
      </w:r>
      <w:proofErr w:type="spellStart"/>
      <w:r w:rsidR="00BB3223">
        <w:rPr>
          <w:rFonts w:ascii="Arial" w:hAnsi="Arial" w:cs="Arial"/>
          <w:color w:val="FF0000"/>
          <w:szCs w:val="24"/>
        </w:rPr>
        <w:t>Araromi</w:t>
      </w:r>
      <w:proofErr w:type="spellEnd"/>
      <w:r w:rsidR="00BB3223">
        <w:rPr>
          <w:rFonts w:ascii="Arial" w:hAnsi="Arial" w:cs="Arial"/>
          <w:color w:val="FF0000"/>
          <w:szCs w:val="24"/>
        </w:rPr>
        <w:t xml:space="preserve"> et al.</w:t>
      </w:r>
      <w:r w:rsidR="0059039E">
        <w:rPr>
          <w:rFonts w:ascii="Arial" w:hAnsi="Arial" w:cs="Arial"/>
          <w:color w:val="FF0000"/>
          <w:szCs w:val="24"/>
        </w:rPr>
        <w:t xml:space="preserve"> made a soft, flexible strain sensor from uniaxially aligned carbon </w:t>
      </w:r>
      <w:proofErr w:type="spellStart"/>
      <w:r w:rsidR="0059039E">
        <w:rPr>
          <w:rFonts w:ascii="Arial" w:hAnsi="Arial" w:cs="Arial"/>
          <w:color w:val="FF0000"/>
          <w:szCs w:val="24"/>
        </w:rPr>
        <w:t>fibres</w:t>
      </w:r>
      <w:proofErr w:type="spellEnd"/>
      <w:r w:rsidR="0059039E">
        <w:rPr>
          <w:rFonts w:ascii="Arial" w:hAnsi="Arial" w:cs="Arial"/>
          <w:color w:val="FF0000"/>
          <w:szCs w:val="24"/>
        </w:rPr>
        <w:t xml:space="preserve"> pre-impregnated with an epoxy resin to form a CFPC lay-up. This mechanism can achieve high sensitivity with gauge factors greater than 85,000, and it is insensitive to bending and twisting deformations </w:t>
      </w:r>
      <w:r w:rsidR="0059039E">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0059039E">
        <w:rPr>
          <w:rFonts w:ascii="Arial" w:hAnsi="Arial" w:cs="Arial"/>
          <w:color w:val="FF0000"/>
          <w:szCs w:val="24"/>
        </w:rPr>
        <w:fldChar w:fldCharType="separate"/>
      </w:r>
      <w:r w:rsidR="0059039E">
        <w:rPr>
          <w:rFonts w:ascii="Arial" w:hAnsi="Arial" w:cs="Arial"/>
          <w:noProof/>
          <w:color w:val="FF0000"/>
          <w:szCs w:val="24"/>
        </w:rPr>
        <w:t>(Araromi et al. 2020)</w:t>
      </w:r>
      <w:r w:rsidR="0059039E">
        <w:rPr>
          <w:rFonts w:ascii="Arial" w:hAnsi="Arial" w:cs="Arial"/>
          <w:color w:val="FF0000"/>
          <w:szCs w:val="24"/>
        </w:rPr>
        <w:fldChar w:fldCharType="end"/>
      </w:r>
      <w:r w:rsidR="0059039E">
        <w:rPr>
          <w:rFonts w:ascii="Arial" w:hAnsi="Arial" w:cs="Arial"/>
          <w:color w:val="FF0000"/>
          <w:szCs w:val="24"/>
        </w:rPr>
        <w:t>.</w:t>
      </w:r>
      <w:r w:rsidR="00BB3223">
        <w:rPr>
          <w:rFonts w:ascii="Arial" w:hAnsi="Arial" w:cs="Arial"/>
          <w:color w:val="FF0000"/>
          <w:szCs w:val="24"/>
        </w:rPr>
        <w:t xml:space="preserve"> </w:t>
      </w:r>
      <w:bookmarkEnd w:id="29"/>
      <w:proofErr w:type="spellStart"/>
      <w:r w:rsidR="00DC24A3" w:rsidRPr="004651B0">
        <w:rPr>
          <w:rFonts w:ascii="Arial" w:hAnsi="Arial" w:cs="Arial"/>
          <w:szCs w:val="24"/>
        </w:rPr>
        <w:t>Ozioko</w:t>
      </w:r>
      <w:proofErr w:type="spellEnd"/>
      <w:r w:rsidR="00DC24A3" w:rsidRPr="004651B0">
        <w:rPr>
          <w:rFonts w:ascii="Arial" w:hAnsi="Arial" w:cs="Arial"/>
          <w:szCs w:val="24"/>
        </w:rPr>
        <w:t xml:space="preserve"> et al. made an inductance-based flexible pressure sensor using a ferromagnetic elastomer and a 17 µm thick coil on a 50 µm thick flexible polyimide sheet. The soft ferromagnetic elastomer is made using eco-flex and iron nanoparticles</w:t>
      </w:r>
      <w:r w:rsidR="00DC24A3">
        <w:rPr>
          <w:rFonts w:ascii="Arial" w:hAnsi="Arial" w:cs="Arial"/>
          <w:szCs w:val="24"/>
        </w:rPr>
        <w:t>. The higher the ratio of eco-flex to iron nanoparticles, the better the sensor's response</w:t>
      </w:r>
      <w:r w:rsidR="00DC24A3" w:rsidRPr="004651B0">
        <w:rPr>
          <w:rFonts w:ascii="Arial" w:hAnsi="Arial" w:cs="Arial"/>
          <w:szCs w:val="24"/>
        </w:rPr>
        <w:t xml:space="preserve"> due to saturation. </w:t>
      </w:r>
      <w:bookmarkStart w:id="30" w:name="_Hlk72535459"/>
      <w:r w:rsidR="00910595">
        <w:rPr>
          <w:rFonts w:ascii="Arial" w:hAnsi="Arial" w:cs="Arial"/>
          <w:color w:val="FF0000"/>
          <w:szCs w:val="24"/>
        </w:rPr>
        <w:t>As pressure is applied to this pressure sensor, the inductance of the sensor increases.</w:t>
      </w:r>
      <w:bookmarkEnd w:id="30"/>
      <w:r w:rsidR="00910595">
        <w:rPr>
          <w:rFonts w:ascii="Arial" w:hAnsi="Arial" w:cs="Arial"/>
          <w:color w:val="FF0000"/>
          <w:szCs w:val="24"/>
        </w:rPr>
        <w:t xml:space="preserve"> </w:t>
      </w:r>
      <w:r w:rsidR="00DC24A3" w:rsidRPr="004651B0">
        <w:rPr>
          <w:rFonts w:ascii="Arial" w:hAnsi="Arial" w:cs="Arial"/>
          <w:szCs w:val="24"/>
        </w:rPr>
        <w:t xml:space="preserve">The pressure sensor </w:t>
      </w:r>
      <w:r w:rsidR="00DC24A3">
        <w:rPr>
          <w:rFonts w:ascii="Arial" w:hAnsi="Arial" w:cs="Arial"/>
          <w:szCs w:val="24"/>
        </w:rPr>
        <w:t>measured</w:t>
      </w:r>
      <w:r w:rsidR="00DC24A3" w:rsidRPr="004651B0">
        <w:rPr>
          <w:rFonts w:ascii="Arial" w:hAnsi="Arial" w:cs="Arial"/>
          <w:szCs w:val="24"/>
        </w:rPr>
        <w:t xml:space="preserve"> up to 39 kPa before saturation </w: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 </w:instrTex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DATA </w:instrText>
      </w:r>
      <w:r w:rsidR="00DC24A3" w:rsidRPr="004651B0">
        <w:rPr>
          <w:rFonts w:ascii="Arial" w:hAnsi="Arial" w:cs="Arial"/>
          <w:szCs w:val="24"/>
        </w:rPr>
      </w:r>
      <w:r w:rsidR="00DC24A3" w:rsidRPr="004651B0">
        <w:rPr>
          <w:rFonts w:ascii="Arial" w:hAnsi="Arial" w:cs="Arial"/>
          <w:szCs w:val="24"/>
        </w:rPr>
        <w:fldChar w:fldCharType="end"/>
      </w:r>
      <w:r w:rsidR="00DC24A3" w:rsidRPr="004651B0">
        <w:rPr>
          <w:rFonts w:ascii="Arial" w:hAnsi="Arial" w:cs="Arial"/>
          <w:szCs w:val="24"/>
        </w:rPr>
      </w:r>
      <w:r w:rsidR="00DC24A3" w:rsidRPr="004651B0">
        <w:rPr>
          <w:rFonts w:ascii="Arial" w:hAnsi="Arial" w:cs="Arial"/>
          <w:szCs w:val="24"/>
        </w:rPr>
        <w:fldChar w:fldCharType="separate"/>
      </w:r>
      <w:r w:rsidR="00DC24A3" w:rsidRPr="004651B0">
        <w:rPr>
          <w:rFonts w:ascii="Arial" w:hAnsi="Arial" w:cs="Arial"/>
          <w:noProof/>
          <w:szCs w:val="24"/>
        </w:rPr>
        <w:t>(Ozioko et al. 2018)</w:t>
      </w:r>
      <w:r w:rsidR="00DC24A3" w:rsidRPr="004651B0">
        <w:rPr>
          <w:rFonts w:ascii="Arial" w:hAnsi="Arial" w:cs="Arial"/>
          <w:szCs w:val="24"/>
        </w:rPr>
        <w:fldChar w:fldCharType="end"/>
      </w:r>
      <w:r w:rsidR="00DC24A3" w:rsidRPr="004651B0">
        <w:rPr>
          <w:rFonts w:ascii="Arial" w:hAnsi="Arial" w:cs="Arial"/>
          <w:szCs w:val="24"/>
        </w:rPr>
        <w:t xml:space="preserve">. </w:t>
      </w:r>
      <w:r w:rsidRPr="004651B0">
        <w:rPr>
          <w:rFonts w:ascii="Arial" w:hAnsi="Arial" w:cs="Arial"/>
          <w:szCs w:val="24"/>
        </w:rPr>
        <w:t>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w:t>
      </w:r>
      <w:bookmarkStart w:id="31" w:name="_Hlk72535684"/>
      <w:r w:rsidR="00910595">
        <w:rPr>
          <w:rFonts w:ascii="Arial" w:hAnsi="Arial" w:cs="Arial"/>
          <w:color w:val="FF0000"/>
          <w:szCs w:val="24"/>
        </w:rPr>
        <w:t xml:space="preserve">As pressure is applied to this pressure sensor, the thickness of the air-dielectric layer decreases and causing an increase in current to flow through the transistor. </w:t>
      </w:r>
      <w:bookmarkEnd w:id="31"/>
      <w:r w:rsidR="00C57933" w:rsidRPr="004651B0">
        <w:rPr>
          <w:rFonts w:ascii="Arial" w:hAnsi="Arial" w:cs="Arial"/>
          <w:szCs w:val="24"/>
        </w:rPr>
        <w:t>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p>
    <w:p w14:paraId="0F6A9292" w14:textId="730BA2D9" w:rsidR="00FA79BF" w:rsidRPr="004651B0" w:rsidRDefault="00E84DFE" w:rsidP="00DC24A3">
      <w:pPr>
        <w:spacing w:after="0" w:line="240" w:lineRule="auto"/>
        <w:ind w:firstLine="720"/>
        <w:contextualSpacing/>
        <w:jc w:val="both"/>
        <w:rPr>
          <w:rFonts w:ascii="Arial" w:hAnsi="Arial" w:cs="Arial"/>
          <w:szCs w:val="24"/>
        </w:rPr>
      </w:pPr>
      <w:r w:rsidRPr="004651B0">
        <w:rPr>
          <w:rFonts w:ascii="Arial" w:hAnsi="Arial" w:cs="Arial"/>
          <w:szCs w:val="24"/>
        </w:rPr>
        <w:t xml:space="preserve"> </w:t>
      </w: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D3467AB" w14:textId="6CA75F4D" w:rsidR="00EA2072"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r w:rsidR="00C07F7C">
        <w:rPr>
          <w:rFonts w:ascii="Arial" w:hAnsi="Arial" w:cs="Arial"/>
          <w:szCs w:val="24"/>
        </w:rPr>
        <w:t>the hand’s</w:t>
      </w:r>
      <w:r w:rsidR="005F6282">
        <w:rPr>
          <w:rFonts w:ascii="Arial" w:hAnsi="Arial" w:cs="Arial"/>
          <w:szCs w:val="24"/>
        </w:rPr>
        <w:t xml:space="preserve"> contact temperature</w:t>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2A3E04">
        <w:rPr>
          <w:rFonts w:ascii="Arial" w:hAnsi="Arial" w:cs="Arial"/>
          <w:szCs w:val="24"/>
        </w:rPr>
        <w:t xml:space="preserve"> </w:t>
      </w:r>
      <w:r w:rsidR="002A3E04" w:rsidRPr="002A3E04">
        <w:rPr>
          <w:rFonts w:ascii="Arial" w:hAnsi="Arial" w:cs="Arial"/>
          <w:color w:val="FF0000"/>
          <w:szCs w:val="24"/>
        </w:rPr>
        <w:t>These temperature sensors</w:t>
      </w:r>
      <w:r w:rsidR="002A3E04">
        <w:rPr>
          <w:rFonts w:ascii="Arial" w:hAnsi="Arial" w:cs="Arial"/>
          <w:color w:val="FF0000"/>
          <w:szCs w:val="24"/>
        </w:rPr>
        <w:t>’</w:t>
      </w:r>
      <w:r w:rsidR="002A3E04" w:rsidRPr="002A3E04">
        <w:rPr>
          <w:rFonts w:ascii="Arial" w:hAnsi="Arial" w:cs="Arial"/>
          <w:color w:val="FF0000"/>
          <w:szCs w:val="24"/>
        </w:rPr>
        <w:t xml:space="preserve"> working principle is detailed such that as the temperature increases, the resistance of the sensor increases as well. This resistance change can be measured with various electronic circuits.</w:t>
      </w:r>
    </w:p>
    <w:p w14:paraId="7011EB2D" w14:textId="5C9A0EBE" w:rsidR="00DC24A3" w:rsidRDefault="00EE7CB4" w:rsidP="004651B0">
      <w:pPr>
        <w:spacing w:after="0" w:line="240" w:lineRule="auto"/>
        <w:contextualSpacing/>
        <w:jc w:val="both"/>
        <w:rPr>
          <w:rFonts w:ascii="Arial" w:hAnsi="Arial" w:cs="Arial"/>
          <w:szCs w:val="24"/>
        </w:rPr>
      </w:pPr>
      <w:r>
        <w:rPr>
          <w:rFonts w:ascii="Arial" w:hAnsi="Arial" w:cs="Arial"/>
          <w:szCs w:val="24"/>
        </w:rPr>
        <w:t xml:space="preserve"> </w:t>
      </w:r>
    </w:p>
    <w:p w14:paraId="55F5C785" w14:textId="4A41A398" w:rsidR="00DC24A3" w:rsidRPr="00503680" w:rsidRDefault="00DC24A3" w:rsidP="004651B0">
      <w:pPr>
        <w:spacing w:after="0" w:line="240" w:lineRule="auto"/>
        <w:contextualSpacing/>
        <w:jc w:val="both"/>
        <w:rPr>
          <w:rFonts w:ascii="Arial" w:hAnsi="Arial" w:cs="Arial"/>
          <w:b/>
          <w:bCs/>
          <w:color w:val="FF0000"/>
          <w:szCs w:val="24"/>
        </w:rPr>
      </w:pPr>
      <w:bookmarkStart w:id="32" w:name="_Hlk72366693"/>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Pr>
          <w:rFonts w:ascii="Arial" w:hAnsi="Arial" w:cs="Arial"/>
          <w:b/>
          <w:bCs/>
          <w:color w:val="FF0000"/>
          <w:szCs w:val="24"/>
        </w:rPr>
        <w:t>1</w:t>
      </w:r>
      <w:r w:rsidRPr="0003172F">
        <w:rPr>
          <w:rFonts w:ascii="Arial" w:hAnsi="Arial" w:cs="Arial"/>
          <w:b/>
          <w:bCs/>
          <w:color w:val="FF0000"/>
          <w:szCs w:val="24"/>
        </w:rPr>
        <w:t xml:space="preserve">. </w:t>
      </w:r>
      <w:r w:rsidR="00503680">
        <w:rPr>
          <w:rFonts w:ascii="Arial" w:hAnsi="Arial" w:cs="Arial"/>
          <w:b/>
          <w:bCs/>
          <w:color w:val="FF0000"/>
          <w:szCs w:val="24"/>
        </w:rPr>
        <w:t>Galinstan liquid metal temperature</w:t>
      </w:r>
      <w:r w:rsidRPr="0003172F">
        <w:rPr>
          <w:rFonts w:ascii="Arial" w:hAnsi="Arial" w:cs="Arial"/>
          <w:b/>
          <w:bCs/>
          <w:color w:val="FF0000"/>
          <w:szCs w:val="24"/>
        </w:rPr>
        <w:t xml:space="preserve"> sensors </w:t>
      </w:r>
    </w:p>
    <w:bookmarkEnd w:id="32"/>
    <w:p w14:paraId="3CE1F820" w14:textId="5AD1EB63" w:rsidR="00DC24A3" w:rsidRDefault="000C0E09" w:rsidP="004651B0">
      <w:pPr>
        <w:spacing w:after="0" w:line="240" w:lineRule="auto"/>
        <w:contextualSpacing/>
        <w:jc w:val="both"/>
        <w:rPr>
          <w:rFonts w:ascii="Arial" w:hAnsi="Arial" w:cs="Arial"/>
          <w:szCs w:val="24"/>
        </w:rPr>
      </w:pPr>
      <w:r w:rsidRPr="004651B0">
        <w:rPr>
          <w:rFonts w:ascii="Arial" w:hAnsi="Arial" w:cs="Arial"/>
          <w:szCs w:val="24"/>
        </w:rPr>
        <w:t xml:space="preserve">Ota et al. made a temperature sensor using liquid metal Galinstan deposited in microchannels formed in PDMS and covered in epoxy as shown in </w:t>
      </w:r>
      <w:r w:rsidRPr="004651B0">
        <w:rPr>
          <w:rFonts w:ascii="Arial" w:hAnsi="Arial" w:cs="Arial"/>
          <w:b/>
          <w:bCs/>
          <w:szCs w:val="24"/>
        </w:rPr>
        <w:t>Fig. 5G</w:t>
      </w:r>
      <w:r w:rsidRPr="004651B0">
        <w:rPr>
          <w:rFonts w:ascii="Arial" w:hAnsi="Arial" w:cs="Arial"/>
          <w:szCs w:val="24"/>
        </w:rPr>
        <w:t>.</w:t>
      </w:r>
      <w:r w:rsidR="002A3E04">
        <w:rPr>
          <w:rFonts w:ascii="Arial" w:hAnsi="Arial" w:cs="Arial"/>
          <w:szCs w:val="24"/>
        </w:rPr>
        <w:t xml:space="preserve"> </w:t>
      </w:r>
      <w:r w:rsidRPr="004651B0">
        <w:rPr>
          <w:rFonts w:ascii="Arial" w:hAnsi="Arial" w:cs="Arial"/>
          <w:szCs w:val="24"/>
        </w:rPr>
        <w:t xml:space="preserve">This Galinstan </w:t>
      </w:r>
      <w:r w:rsidR="00362A9A">
        <w:rPr>
          <w:rFonts w:ascii="Arial" w:hAnsi="Arial" w:cs="Arial"/>
          <w:szCs w:val="24"/>
        </w:rPr>
        <w:t>based</w:t>
      </w:r>
      <w:r w:rsidRPr="004651B0">
        <w:rPr>
          <w:rFonts w:ascii="Arial" w:hAnsi="Arial" w:cs="Arial"/>
          <w:szCs w:val="24"/>
        </w:rPr>
        <w:t xml:space="preserve"> temperature sensor was used to monitor the temperature of a wearable heater glove </w:t>
      </w:r>
      <w:r w:rsidRPr="004651B0">
        <w:rPr>
          <w:rFonts w:ascii="Arial" w:hAnsi="Arial" w:cs="Arial"/>
          <w:szCs w:val="24"/>
        </w:rPr>
        <w:fldChar w:fldCharType="begin"/>
      </w:r>
      <w:r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Ota et al. 2016)</w:t>
      </w:r>
      <w:r w:rsidRPr="004651B0">
        <w:rPr>
          <w:rFonts w:ascii="Arial" w:hAnsi="Arial" w:cs="Arial"/>
          <w:szCs w:val="24"/>
        </w:rPr>
        <w:fldChar w:fldCharType="end"/>
      </w:r>
      <w:r w:rsidRPr="004651B0">
        <w:rPr>
          <w:rFonts w:ascii="Arial" w:hAnsi="Arial" w:cs="Arial"/>
          <w:szCs w:val="24"/>
        </w:rPr>
        <w:t xml:space="preserve">. </w:t>
      </w:r>
    </w:p>
    <w:p w14:paraId="2E76AC26" w14:textId="77777777" w:rsidR="00DC24A3" w:rsidRDefault="00DC24A3" w:rsidP="004651B0">
      <w:pPr>
        <w:spacing w:after="0" w:line="240" w:lineRule="auto"/>
        <w:contextualSpacing/>
        <w:jc w:val="both"/>
        <w:rPr>
          <w:rFonts w:ascii="Arial" w:hAnsi="Arial" w:cs="Arial"/>
          <w:szCs w:val="24"/>
        </w:rPr>
      </w:pPr>
    </w:p>
    <w:p w14:paraId="4C40AFD8" w14:textId="481F8DE1" w:rsidR="00DC24A3" w:rsidRPr="00DC24A3" w:rsidRDefault="00DC24A3" w:rsidP="004651B0">
      <w:pPr>
        <w:spacing w:after="0" w:line="240" w:lineRule="auto"/>
        <w:contextualSpacing/>
        <w:jc w:val="both"/>
        <w:rPr>
          <w:rFonts w:ascii="Arial" w:hAnsi="Arial" w:cs="Arial"/>
          <w:b/>
          <w:bCs/>
          <w:color w:val="FF0000"/>
          <w:szCs w:val="24"/>
        </w:rPr>
      </w:pPr>
      <w:bookmarkStart w:id="33" w:name="_Hlk72366719"/>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OTS temperature</w:t>
      </w:r>
      <w:r w:rsidRPr="0003172F">
        <w:rPr>
          <w:rFonts w:ascii="Arial" w:hAnsi="Arial" w:cs="Arial"/>
          <w:b/>
          <w:bCs/>
          <w:color w:val="FF0000"/>
          <w:szCs w:val="24"/>
        </w:rPr>
        <w:t xml:space="preserve"> sensors </w:t>
      </w:r>
    </w:p>
    <w:bookmarkEnd w:id="33"/>
    <w:p w14:paraId="136E5AC2" w14:textId="7AE55D7E" w:rsidR="00DA17F0" w:rsidRPr="004651B0" w:rsidRDefault="00DA17F0" w:rsidP="004651B0">
      <w:pPr>
        <w:spacing w:after="0" w:line="240" w:lineRule="auto"/>
        <w:contextualSpacing/>
        <w:jc w:val="both"/>
        <w:rPr>
          <w:rFonts w:ascii="Arial" w:hAnsi="Arial" w:cs="Arial"/>
          <w:szCs w:val="24"/>
        </w:rPr>
      </w:pPr>
      <w:r w:rsidRPr="004651B0">
        <w:rPr>
          <w:rFonts w:ascii="Arial" w:hAnsi="Arial" w:cs="Arial"/>
          <w:szCs w:val="24"/>
        </w:rPr>
        <w:lastRenderedPageBreak/>
        <w:t xml:space="preserve">Some WSGs utilize </w:t>
      </w:r>
      <w:r w:rsidR="002F4D36" w:rsidRPr="004651B0">
        <w:rPr>
          <w:rFonts w:ascii="Arial" w:hAnsi="Arial" w:cs="Arial"/>
          <w:szCs w:val="24"/>
        </w:rPr>
        <w:t>OTS temperature sensor</w:t>
      </w:r>
      <w:r w:rsidRPr="004651B0">
        <w:rPr>
          <w:rFonts w:ascii="Arial" w:hAnsi="Arial" w:cs="Arial"/>
          <w:szCs w:val="24"/>
        </w:rPr>
        <w:t>s.</w:t>
      </w:r>
      <w:r w:rsidR="000C0E09" w:rsidRPr="004651B0">
        <w:rPr>
          <w:rFonts w:ascii="Arial" w:hAnsi="Arial" w:cs="Arial"/>
          <w:szCs w:val="24"/>
        </w:rPr>
        <w:t xml:space="preserve"> Hughes et al.</w:t>
      </w:r>
      <w:r w:rsidRPr="004651B0">
        <w:rPr>
          <w:rFonts w:ascii="Arial" w:hAnsi="Arial" w:cs="Arial"/>
          <w:szCs w:val="24"/>
        </w:rPr>
        <w:t xml:space="preserve"> utilize</w:t>
      </w:r>
      <w:r w:rsidR="00C553EA">
        <w:rPr>
          <w:rFonts w:ascii="Arial" w:hAnsi="Arial" w:cs="Arial"/>
          <w:szCs w:val="24"/>
        </w:rPr>
        <w:t>d</w:t>
      </w:r>
      <w:r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Pr="004651B0">
        <w:rPr>
          <w:rFonts w:ascii="Arial" w:hAnsi="Arial" w:cs="Arial"/>
          <w:szCs w:val="24"/>
        </w:rPr>
        <w:t xml:space="preserve"> as shown in </w:t>
      </w:r>
      <w:r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Pr="004651B0">
        <w:rPr>
          <w:rFonts w:ascii="Arial" w:hAnsi="Arial" w:cs="Arial"/>
          <w:szCs w:val="24"/>
        </w:rPr>
        <w:t xml:space="preserve"> </w:t>
      </w:r>
      <w:r w:rsidR="000C0E09" w:rsidRPr="004651B0">
        <w:rPr>
          <w:rFonts w:ascii="Arial" w:hAnsi="Arial" w:cs="Arial"/>
          <w:szCs w:val="24"/>
        </w:rPr>
        <w:t>the</w:t>
      </w:r>
      <w:r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Pr="004651B0">
        <w:rPr>
          <w:rFonts w:ascii="Arial" w:hAnsi="Arial" w:cs="Arial"/>
          <w:szCs w:val="24"/>
        </w:rPr>
        <w:t>. This chip has a ±1 °C accuracy from +25 °C to + 65 °C</w:t>
      </w:r>
      <w:r w:rsidR="000C0E09" w:rsidRPr="004651B0">
        <w:rPr>
          <w:rFonts w:ascii="Arial" w:hAnsi="Arial" w:cs="Arial"/>
          <w:szCs w:val="24"/>
        </w:rPr>
        <w:t>,</w:t>
      </w:r>
      <w:r w:rsidRPr="004651B0">
        <w:rPr>
          <w:rFonts w:ascii="Arial" w:hAnsi="Arial" w:cs="Arial"/>
          <w:szCs w:val="24"/>
        </w:rPr>
        <w:t xml:space="preserve"> while offering</w:t>
      </w:r>
      <w:r w:rsidR="000C0E09" w:rsidRPr="004651B0">
        <w:rPr>
          <w:rFonts w:ascii="Arial" w:hAnsi="Arial" w:cs="Arial"/>
          <w:szCs w:val="24"/>
        </w:rPr>
        <w:t xml:space="preserve"> a</w:t>
      </w:r>
      <w:r w:rsidRPr="004651B0">
        <w:rPr>
          <w:rFonts w:ascii="Arial" w:hAnsi="Arial" w:cs="Arial"/>
          <w:szCs w:val="24"/>
        </w:rPr>
        <w:t xml:space="preserve"> resolution </w:t>
      </w:r>
      <w:r w:rsidR="000C0E09" w:rsidRPr="004651B0">
        <w:rPr>
          <w:rFonts w:ascii="Arial" w:hAnsi="Arial" w:cs="Arial"/>
          <w:szCs w:val="24"/>
        </w:rPr>
        <w:t xml:space="preserve">of </w:t>
      </w:r>
      <w:r w:rsidRPr="004651B0">
        <w:rPr>
          <w:rFonts w:ascii="Arial" w:hAnsi="Arial" w:cs="Arial"/>
          <w:szCs w:val="24"/>
        </w:rPr>
        <w:t xml:space="preserve">0.0625 °C/Bit </w:t>
      </w:r>
      <w:r w:rsidRPr="004651B0">
        <w:rPr>
          <w:rFonts w:ascii="Arial" w:hAnsi="Arial" w:cs="Arial"/>
          <w:szCs w:val="24"/>
        </w:rPr>
        <w:fldChar w:fldCharType="begin"/>
      </w:r>
      <w:r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Polishchuk et al. 2016)</w:t>
      </w:r>
      <w:r w:rsidRPr="004651B0">
        <w:rPr>
          <w:rFonts w:ascii="Arial" w:hAnsi="Arial" w:cs="Arial"/>
          <w:szCs w:val="24"/>
        </w:rPr>
        <w:fldChar w:fldCharType="end"/>
      </w:r>
      <w:r w:rsidRPr="004651B0">
        <w:rPr>
          <w:rFonts w:ascii="Arial" w:hAnsi="Arial" w:cs="Arial"/>
          <w:szCs w:val="24"/>
        </w:rPr>
        <w:t>.</w:t>
      </w:r>
    </w:p>
    <w:p w14:paraId="2E19A829" w14:textId="57E8E2EC" w:rsidR="00DC24A3" w:rsidRDefault="00DC24A3" w:rsidP="00DC24A3">
      <w:pPr>
        <w:spacing w:after="0" w:line="240" w:lineRule="auto"/>
        <w:contextualSpacing/>
        <w:jc w:val="both"/>
        <w:rPr>
          <w:rFonts w:ascii="Arial" w:hAnsi="Arial" w:cs="Arial"/>
          <w:szCs w:val="24"/>
        </w:rPr>
      </w:pPr>
    </w:p>
    <w:p w14:paraId="55DEFEFB" w14:textId="153B0C67" w:rsidR="00503680" w:rsidRPr="00DC24A3" w:rsidRDefault="00503680" w:rsidP="00503680">
      <w:pPr>
        <w:spacing w:after="0" w:line="240" w:lineRule="auto"/>
        <w:contextualSpacing/>
        <w:jc w:val="both"/>
        <w:rPr>
          <w:rFonts w:ascii="Arial" w:hAnsi="Arial" w:cs="Arial"/>
          <w:b/>
          <w:bCs/>
          <w:color w:val="FF0000"/>
          <w:szCs w:val="24"/>
        </w:rPr>
      </w:pPr>
      <w:bookmarkStart w:id="34" w:name="_Hlk72366726"/>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Ribbon-based temperature</w:t>
      </w:r>
      <w:r w:rsidRPr="0003172F">
        <w:rPr>
          <w:rFonts w:ascii="Arial" w:hAnsi="Arial" w:cs="Arial"/>
          <w:b/>
          <w:bCs/>
          <w:color w:val="FF0000"/>
          <w:szCs w:val="24"/>
        </w:rPr>
        <w:t xml:space="preserve"> sensors </w:t>
      </w:r>
    </w:p>
    <w:bookmarkEnd w:id="34"/>
    <w:p w14:paraId="25FFF614" w14:textId="58448681" w:rsidR="007159B9" w:rsidRDefault="000C0E09" w:rsidP="00DC24A3">
      <w:pPr>
        <w:spacing w:after="0" w:line="240" w:lineRule="auto"/>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00213F62" w:rsidRPr="004651B0">
        <w:rPr>
          <w:rFonts w:ascii="Arial" w:hAnsi="Arial" w:cs="Arial"/>
          <w:szCs w:val="24"/>
        </w:rPr>
        <w:t>Kim et al. integrated 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p>
    <w:p w14:paraId="648BB74F" w14:textId="2B313D83" w:rsidR="007159B9" w:rsidRDefault="007159B9" w:rsidP="00DC24A3">
      <w:pPr>
        <w:spacing w:after="0" w:line="240" w:lineRule="auto"/>
        <w:contextualSpacing/>
        <w:jc w:val="both"/>
        <w:rPr>
          <w:rFonts w:ascii="Arial" w:hAnsi="Arial" w:cs="Arial"/>
          <w:szCs w:val="24"/>
        </w:rPr>
      </w:pPr>
    </w:p>
    <w:p w14:paraId="12F05F9D" w14:textId="5A3CE6D2" w:rsidR="00503680" w:rsidRPr="00503680" w:rsidRDefault="00503680" w:rsidP="00DC24A3">
      <w:pPr>
        <w:spacing w:after="0" w:line="240" w:lineRule="auto"/>
        <w:contextualSpacing/>
        <w:jc w:val="both"/>
        <w:rPr>
          <w:rFonts w:ascii="Arial" w:hAnsi="Arial" w:cs="Arial"/>
          <w:b/>
          <w:bCs/>
          <w:color w:val="FF0000"/>
          <w:szCs w:val="24"/>
        </w:rPr>
      </w:pPr>
      <w:bookmarkStart w:id="35" w:name="_Hlk72366735"/>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Fiber-based temperature</w:t>
      </w:r>
      <w:r w:rsidRPr="0003172F">
        <w:rPr>
          <w:rFonts w:ascii="Arial" w:hAnsi="Arial" w:cs="Arial"/>
          <w:b/>
          <w:bCs/>
          <w:color w:val="FF0000"/>
          <w:szCs w:val="24"/>
        </w:rPr>
        <w:t xml:space="preserve"> sensors </w:t>
      </w:r>
    </w:p>
    <w:bookmarkEnd w:id="35"/>
    <w:p w14:paraId="00023CCC" w14:textId="1BC20494" w:rsidR="00F54ACC" w:rsidRPr="004651B0" w:rsidRDefault="007159B9" w:rsidP="007159B9">
      <w:pPr>
        <w:spacing w:after="0" w:line="240" w:lineRule="auto"/>
        <w:contextualSpacing/>
        <w:jc w:val="both"/>
        <w:rPr>
          <w:rFonts w:ascii="Arial" w:hAnsi="Arial" w:cs="Arial"/>
          <w:szCs w:val="24"/>
        </w:rPr>
      </w:pP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 xml:space="preserve">. </w:t>
      </w:r>
      <w:r w:rsidR="00213F62"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w:t>
      </w:r>
      <w:proofErr w:type="spellStart"/>
      <w:r w:rsidR="00956B6A" w:rsidRPr="004651B0">
        <w:rPr>
          <w:rFonts w:ascii="Arial" w:hAnsi="Arial" w:cs="Arial"/>
          <w:szCs w:val="24"/>
        </w:rPr>
        <w:t>hyperelastic</w:t>
      </w:r>
      <w:proofErr w:type="spellEnd"/>
      <w:r w:rsidR="00956B6A" w:rsidRPr="004651B0">
        <w:rPr>
          <w:rFonts w:ascii="Arial" w:hAnsi="Arial" w:cs="Arial"/>
          <w:szCs w:val="24"/>
        </w:rPr>
        <w:t xml:space="preserve">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00213F62"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proofErr w:type="gramStart"/>
      <w:r w:rsidR="00820051" w:rsidRPr="004651B0">
        <w:rPr>
          <w:rFonts w:ascii="Arial" w:hAnsi="Arial" w:cs="Arial"/>
          <w:szCs w:val="24"/>
        </w:rPr>
        <w:t>PEDOT:PSS</w:t>
      </w:r>
      <w:proofErr w:type="gramEnd"/>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00213F62"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00213F62" w:rsidRPr="004651B0">
        <w:rPr>
          <w:rFonts w:ascii="Arial" w:hAnsi="Arial" w:cs="Arial"/>
          <w:szCs w:val="24"/>
        </w:rPr>
        <w:t xml:space="preserve"> the</w:t>
      </w:r>
      <w:r w:rsidR="00DA4C89" w:rsidRPr="004651B0">
        <w:rPr>
          <w:rFonts w:ascii="Arial" w:hAnsi="Arial" w:cs="Arial"/>
          <w:szCs w:val="24"/>
        </w:rPr>
        <w:t xml:space="preserve"> textile </w:t>
      </w:r>
      <w:r w:rsidR="00213F62"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1464B423" w:rsidR="00956B6A" w:rsidRDefault="00956B6A" w:rsidP="004651B0">
      <w:pPr>
        <w:spacing w:after="0" w:line="240" w:lineRule="auto"/>
        <w:contextualSpacing/>
        <w:jc w:val="both"/>
        <w:rPr>
          <w:rFonts w:ascii="Arial" w:hAnsi="Arial" w:cs="Arial"/>
          <w:szCs w:val="24"/>
        </w:rPr>
      </w:pPr>
    </w:p>
    <w:p w14:paraId="765F7223" w14:textId="1B20AA9E" w:rsidR="005B5A68" w:rsidRPr="00920538" w:rsidRDefault="005B5A68" w:rsidP="004651B0">
      <w:pPr>
        <w:spacing w:after="0" w:line="240" w:lineRule="auto"/>
        <w:contextualSpacing/>
        <w:jc w:val="both"/>
        <w:rPr>
          <w:rFonts w:ascii="Arial" w:hAnsi="Arial" w:cs="Arial"/>
          <w:b/>
          <w:bCs/>
          <w:color w:val="FF0000"/>
          <w:szCs w:val="24"/>
        </w:rPr>
      </w:pPr>
      <w:bookmarkStart w:id="36" w:name="_Hlk72426832"/>
      <w:r w:rsidRPr="00920538">
        <w:rPr>
          <w:rFonts w:ascii="Arial" w:hAnsi="Arial" w:cs="Arial"/>
          <w:b/>
          <w:bCs/>
          <w:color w:val="FF0000"/>
          <w:szCs w:val="24"/>
        </w:rPr>
        <w:t>2.4.4. Examples of biosensors</w:t>
      </w:r>
    </w:p>
    <w:p w14:paraId="4F3E1E3A" w14:textId="0F7F88D5" w:rsidR="005B5A68" w:rsidRPr="005B5A68" w:rsidRDefault="005B5A68" w:rsidP="004651B0">
      <w:pPr>
        <w:spacing w:after="0" w:line="240" w:lineRule="auto"/>
        <w:contextualSpacing/>
        <w:jc w:val="both"/>
        <w:rPr>
          <w:rFonts w:ascii="Arial" w:hAnsi="Arial" w:cs="Arial"/>
          <w:color w:val="FF0000"/>
          <w:szCs w:val="24"/>
        </w:rPr>
      </w:pPr>
      <w:bookmarkStart w:id="37" w:name="_Hlk72437998"/>
      <w:r>
        <w:rPr>
          <w:rFonts w:ascii="Arial" w:hAnsi="Arial" w:cs="Arial"/>
          <w:color w:val="FF0000"/>
          <w:szCs w:val="24"/>
        </w:rPr>
        <w:t>Th</w:t>
      </w:r>
      <w:r w:rsidR="00D93BA3">
        <w:rPr>
          <w:rFonts w:ascii="Arial" w:hAnsi="Arial" w:cs="Arial"/>
          <w:color w:val="FF0000"/>
          <w:szCs w:val="24"/>
        </w:rPr>
        <w:t>is section details a</w:t>
      </w:r>
      <w:r>
        <w:rPr>
          <w:rFonts w:ascii="Arial" w:hAnsi="Arial" w:cs="Arial"/>
          <w:color w:val="FF0000"/>
          <w:szCs w:val="24"/>
        </w:rPr>
        <w:t xml:space="preserve"> few examples of WSGs that utilize biosensors</w:t>
      </w:r>
      <w:r w:rsidR="00D93BA3">
        <w:rPr>
          <w:rFonts w:ascii="Arial" w:hAnsi="Arial" w:cs="Arial"/>
          <w:color w:val="FF0000"/>
          <w:szCs w:val="24"/>
        </w:rPr>
        <w:t>, and there are only a few projects that utilize these types of sensors, as this is a new application for biosensor</w:t>
      </w:r>
      <w:r w:rsidR="001D0E5F">
        <w:rPr>
          <w:rFonts w:ascii="Arial" w:hAnsi="Arial" w:cs="Arial"/>
          <w:color w:val="FF0000"/>
          <w:szCs w:val="24"/>
        </w:rPr>
        <w:t>s</w:t>
      </w:r>
      <w:r w:rsidR="00D93BA3">
        <w:rPr>
          <w:rFonts w:ascii="Arial" w:hAnsi="Arial" w:cs="Arial"/>
          <w:color w:val="FF0000"/>
          <w:szCs w:val="24"/>
        </w:rPr>
        <w:t xml:space="preserve">. </w:t>
      </w:r>
      <w:r w:rsidR="00C9154B">
        <w:rPr>
          <w:rFonts w:ascii="Arial" w:hAnsi="Arial" w:cs="Arial"/>
          <w:color w:val="FF0000"/>
          <w:szCs w:val="24"/>
        </w:rPr>
        <w:t>Although not specific to WSGs, a</w:t>
      </w:r>
      <w:r w:rsidR="001D0E5F">
        <w:rPr>
          <w:rFonts w:ascii="Arial" w:hAnsi="Arial" w:cs="Arial"/>
          <w:color w:val="FF0000"/>
          <w:szCs w:val="24"/>
        </w:rPr>
        <w:t xml:space="preserve"> </w:t>
      </w:r>
      <w:r w:rsidR="00C9154B">
        <w:rPr>
          <w:rFonts w:ascii="Arial" w:hAnsi="Arial" w:cs="Arial"/>
          <w:color w:val="FF0000"/>
          <w:szCs w:val="24"/>
        </w:rPr>
        <w:t xml:space="preserve">few </w:t>
      </w:r>
      <w:r w:rsidR="001D0E5F">
        <w:rPr>
          <w:rFonts w:ascii="Arial" w:hAnsi="Arial" w:cs="Arial"/>
          <w:color w:val="FF0000"/>
          <w:szCs w:val="24"/>
        </w:rPr>
        <w:t>broad literature review</w:t>
      </w:r>
      <w:r w:rsidR="00C9154B">
        <w:rPr>
          <w:rFonts w:ascii="Arial" w:hAnsi="Arial" w:cs="Arial"/>
          <w:color w:val="FF0000"/>
          <w:szCs w:val="24"/>
        </w:rPr>
        <w:t>s</w:t>
      </w:r>
      <w:r w:rsidR="001D0E5F">
        <w:rPr>
          <w:rFonts w:ascii="Arial" w:hAnsi="Arial" w:cs="Arial"/>
          <w:color w:val="FF0000"/>
          <w:szCs w:val="24"/>
        </w:rPr>
        <w:t xml:space="preserve"> w</w:t>
      </w:r>
      <w:r w:rsidR="00C9154B">
        <w:rPr>
          <w:rFonts w:ascii="Arial" w:hAnsi="Arial" w:cs="Arial"/>
          <w:color w:val="FF0000"/>
          <w:szCs w:val="24"/>
        </w:rPr>
        <w:t>ere</w:t>
      </w:r>
      <w:r w:rsidR="001D0E5F">
        <w:rPr>
          <w:rFonts w:ascii="Arial" w:hAnsi="Arial" w:cs="Arial"/>
          <w:color w:val="FF0000"/>
          <w:szCs w:val="24"/>
        </w:rPr>
        <w:t xml:space="preserve"> </w:t>
      </w:r>
      <w:r w:rsidR="001D0E5F">
        <w:rPr>
          <w:rFonts w:ascii="Arial" w:hAnsi="Arial" w:cs="Arial"/>
          <w:color w:val="FF0000"/>
          <w:szCs w:val="24"/>
        </w:rPr>
        <w:lastRenderedPageBreak/>
        <w:t xml:space="preserve">conducted </w:t>
      </w:r>
      <w:r w:rsidR="00637F81">
        <w:rPr>
          <w:rFonts w:ascii="Arial" w:hAnsi="Arial" w:cs="Arial"/>
          <w:color w:val="FF0000"/>
          <w:szCs w:val="24"/>
        </w:rPr>
        <w:t>to highlight the existing biosensors in wearable devices</w:t>
      </w:r>
      <w:r w:rsidR="00C9154B">
        <w:rPr>
          <w:rFonts w:ascii="Arial" w:hAnsi="Arial" w:cs="Arial"/>
          <w:color w:val="FF0000"/>
          <w:szCs w:val="24"/>
        </w:rPr>
        <w:t xml:space="preserve"> </w:t>
      </w:r>
      <w:r w:rsidR="00C9154B">
        <w:rPr>
          <w:rFonts w:ascii="Arial" w:hAnsi="Arial" w:cs="Arial"/>
          <w:color w:val="FF0000"/>
          <w:szCs w:val="24"/>
        </w:rPr>
        <w:fldChar w:fldCharType="begin"/>
      </w:r>
      <w:r w:rsidR="002C34E3">
        <w:rPr>
          <w:rFonts w:ascii="Arial" w:hAnsi="Arial" w:cs="Arial"/>
          <w:color w:val="FF0000"/>
          <w:szCs w:val="24"/>
        </w:rPr>
        <w:instrText xml:space="preserve"> ADDIN EN.CITE &lt;EndNote&gt;&lt;Cite&gt;&lt;Author&gt;Sonawane&lt;/Author&gt;&lt;Year&gt;2017&lt;/Year&gt;&lt;RecNum&gt;138&lt;/RecNum&gt;&lt;DisplayText&gt;(Min et al. 2021; Sonawane et al. 2017)&lt;/DisplayText&gt;&lt;record&gt;&lt;rec-number&gt;138&lt;/rec-number&gt;&lt;foreign-keys&gt;&lt;key app="EN" db-id="9tzd5awr0xevfgesp5250eddd20zf5s09zwx" timestamp="1621557630" guid="9347a830-94ed-40fa-b26e-7c417099f6ca"&gt;138&lt;/key&gt;&lt;/foreign-keys&gt;&lt;ref-type name="Journal Article"&gt;17&lt;/ref-type&gt;&lt;contributors&gt;&lt;authors&gt;&lt;author&gt;Sonawane, Apurva&lt;/author&gt;&lt;author&gt;Manickam, Pandiaraj&lt;/author&gt;&lt;author&gt;Bhansali, Shekhar&lt;/author&gt;&lt;/authors&gt;&lt;/contributors&gt;&lt;titles&gt;&lt;title&gt;Stability of enzymatic biosensors for wearable applications&lt;/title&gt;&lt;secondary-title&gt;IEEE reviews in biomedical engineering&lt;/secondary-title&gt;&lt;/titles&gt;&lt;periodical&gt;&lt;full-title&gt;IEEE reviews in biomedical engineering&lt;/full-title&gt;&lt;/periodical&gt;&lt;pages&gt;174-186&lt;/pages&gt;&lt;volume&gt;10&lt;/volume&gt;&lt;dates&gt;&lt;year&gt;2017&lt;/year&gt;&lt;/dates&gt;&lt;isbn&gt;1937-3333&lt;/isbn&gt;&lt;urls&gt;&lt;/urls&gt;&lt;/record&gt;&lt;/Cite&gt;&lt;Cite&gt;&lt;Author&gt;Min&lt;/Author&gt;&lt;Year&gt;2021&lt;/Year&gt;&lt;RecNum&gt;139&lt;/RecNum&gt;&lt;record&gt;&lt;rec-number&gt;139&lt;/rec-number&gt;&lt;foreign-keys&gt;&lt;key app="EN" db-id="9tzd5awr0xevfgesp5250eddd20zf5s09zwx" timestamp="1621559611" guid="a51efc2d-420b-49f9-ab33-e5de995b54da"&gt;139&lt;/key&gt;&lt;/foreign-keys&gt;&lt;ref-type name="Journal Article"&gt;17&lt;/ref-type&gt;&lt;contributors&gt;&lt;authors&gt;&lt;author&gt;Min, Jihong&lt;/author&gt;&lt;author&gt;Sempionatto, Juliane R&lt;/author&gt;&lt;author&gt;Teymourian, Hazhir&lt;/author&gt;&lt;author&gt;Wang, Joseph&lt;/author&gt;&lt;author&gt;Gao, Wei&lt;/author&gt;&lt;/authors&gt;&lt;/contributors&gt;&lt;titles&gt;&lt;title&gt;Wearable electrochemical biosensors in North America&lt;/title&gt;&lt;secondary-title&gt;Biosensors and Bioelectronics&lt;/secondary-title&gt;&lt;/titles&gt;&lt;periodical&gt;&lt;full-title&gt;Biosensors and Bioelectronics&lt;/full-title&gt;&lt;/periodical&gt;&lt;pages&gt;112750&lt;/pages&gt;&lt;volume&gt;172&lt;/volume&gt;&lt;dates&gt;&lt;year&gt;2021&lt;/year&gt;&lt;/dates&gt;&lt;isbn&gt;0956-5663&lt;/isbn&gt;&lt;urls&gt;&lt;/urls&gt;&lt;/record&gt;&lt;/Cite&gt;&lt;/EndNote&gt;</w:instrText>
      </w:r>
      <w:r w:rsidR="00C9154B">
        <w:rPr>
          <w:rFonts w:ascii="Arial" w:hAnsi="Arial" w:cs="Arial"/>
          <w:color w:val="FF0000"/>
          <w:szCs w:val="24"/>
        </w:rPr>
        <w:fldChar w:fldCharType="separate"/>
      </w:r>
      <w:r w:rsidR="00C9154B">
        <w:rPr>
          <w:rFonts w:ascii="Arial" w:hAnsi="Arial" w:cs="Arial"/>
          <w:noProof/>
          <w:color w:val="FF0000"/>
          <w:szCs w:val="24"/>
        </w:rPr>
        <w:t>(Min et al. 2021; Sonawane et al. 2017)</w:t>
      </w:r>
      <w:r w:rsidR="00C9154B">
        <w:rPr>
          <w:rFonts w:ascii="Arial" w:hAnsi="Arial" w:cs="Arial"/>
          <w:color w:val="FF0000"/>
          <w:szCs w:val="24"/>
        </w:rPr>
        <w:fldChar w:fldCharType="end"/>
      </w:r>
      <w:r w:rsidR="00C9154B">
        <w:rPr>
          <w:rFonts w:ascii="Arial" w:hAnsi="Arial" w:cs="Arial"/>
          <w:color w:val="FF0000"/>
          <w:szCs w:val="24"/>
        </w:rPr>
        <w:t xml:space="preserve">. </w:t>
      </w:r>
      <w:r w:rsidR="00507841">
        <w:rPr>
          <w:rFonts w:ascii="Arial" w:hAnsi="Arial" w:cs="Arial"/>
          <w:color w:val="FF0000"/>
          <w:szCs w:val="24"/>
        </w:rPr>
        <w:t>A</w:t>
      </w:r>
      <w:r w:rsidR="00C9154B">
        <w:rPr>
          <w:rFonts w:ascii="Arial" w:hAnsi="Arial" w:cs="Arial"/>
          <w:color w:val="FF0000"/>
          <w:szCs w:val="24"/>
        </w:rPr>
        <w:t xml:space="preserve"> more focused</w:t>
      </w:r>
      <w:r w:rsidR="00507841">
        <w:rPr>
          <w:rFonts w:ascii="Arial" w:hAnsi="Arial" w:cs="Arial"/>
          <w:color w:val="FF0000"/>
          <w:szCs w:val="24"/>
        </w:rPr>
        <w:t xml:space="preserve"> literature review was conducted by Hubble and Wang in 2018 to highlight the existing wearable sensing gloves that utilize </w:t>
      </w:r>
      <w:r w:rsidR="00507841" w:rsidRPr="00507841">
        <w:rPr>
          <w:rFonts w:ascii="Arial" w:hAnsi="Arial" w:cs="Arial"/>
          <w:color w:val="FF0000"/>
          <w:szCs w:val="24"/>
        </w:rPr>
        <w:t xml:space="preserve">electrochemical sensors with a focus on forensic, security, and defense applications. </w:t>
      </w:r>
      <w:r w:rsidR="00507841">
        <w:rPr>
          <w:rFonts w:ascii="Arial" w:hAnsi="Arial" w:cs="Arial"/>
          <w:color w:val="FF0000"/>
          <w:szCs w:val="24"/>
        </w:rPr>
        <w:t xml:space="preserve"> </w:t>
      </w:r>
      <w:r w:rsidR="00507841">
        <w:rPr>
          <w:rFonts w:ascii="Arial" w:hAnsi="Arial" w:cs="Arial"/>
          <w:color w:val="FF0000"/>
          <w:szCs w:val="24"/>
        </w:rPr>
        <w:fldChar w:fldCharType="begin"/>
      </w:r>
      <w:r w:rsidR="00507841">
        <w:rPr>
          <w:rFonts w:ascii="Arial" w:hAnsi="Arial" w:cs="Arial"/>
          <w:color w:val="FF0000"/>
          <w:szCs w:val="24"/>
        </w:rPr>
        <w:instrText xml:space="preserve"> ADDIN EN.CITE &lt;EndNote&gt;&lt;Cite&gt;&lt;Author&gt;Hubble&lt;/Author&gt;&lt;Year&gt;2019&lt;/Year&gt;&lt;RecNum&gt;137&lt;/RecNum&gt;&lt;DisplayText&gt;(Hubble and Wang 2019)&lt;/DisplayText&gt;&lt;record&gt;&lt;rec-number&gt;137&lt;/rec-number&gt;&lt;foreign-keys&gt;&lt;key app="EN" db-id="9tzd5awr0xevfgesp5250eddd20zf5s09zwx" timestamp="1621551313" guid="7fdff930-8a8e-4b7e-bf98-88e063f8a4d2"&gt;137&lt;/key&gt;&lt;/foreign-keys&gt;&lt;ref-type name="Journal Article"&gt;17&lt;/ref-type&gt;&lt;contributors&gt;&lt;authors&gt;&lt;author&gt;Hubble, Lee J&lt;/author&gt;&lt;author&gt;Wang, Joseph&lt;/author&gt;&lt;/authors&gt;&lt;/contributors&gt;&lt;titles&gt;&lt;title&gt;Sensing at your fingertips: glove</w:instrText>
      </w:r>
      <w:r w:rsidR="00507841">
        <w:rPr>
          <w:rFonts w:ascii="Cambria Math" w:hAnsi="Cambria Math" w:cs="Cambria Math"/>
          <w:color w:val="FF0000"/>
          <w:szCs w:val="24"/>
        </w:rPr>
        <w:instrText>‐</w:instrText>
      </w:r>
      <w:r w:rsidR="00507841">
        <w:rPr>
          <w:rFonts w:ascii="Arial" w:hAnsi="Arial" w:cs="Arial"/>
          <w:color w:val="FF0000"/>
          <w:szCs w:val="24"/>
        </w:rPr>
        <w:instrText>based wearable chemical sensors&lt;/title&gt;&lt;secondary-title&gt;Electroanalysis&lt;/secondary-title&gt;&lt;/titles&gt;&lt;periodical&gt;&lt;full-title&gt;Electroanalysis&lt;/full-title&gt;&lt;/periodical&gt;&lt;pages&gt;428-436&lt;/pages&gt;&lt;volume&gt;31&lt;/volume&gt;&lt;number&gt;3&lt;/number&gt;&lt;dates&gt;&lt;year&gt;2019&lt;/year&gt;&lt;/dates&gt;&lt;isbn&gt;1040-0397&lt;/isbn&gt;&lt;urls&gt;&lt;/urls&gt;&lt;/record&gt;&lt;/Cite&gt;&lt;/EndNote&gt;</w:instrText>
      </w:r>
      <w:r w:rsidR="00507841">
        <w:rPr>
          <w:rFonts w:ascii="Arial" w:hAnsi="Arial" w:cs="Arial"/>
          <w:color w:val="FF0000"/>
          <w:szCs w:val="24"/>
        </w:rPr>
        <w:fldChar w:fldCharType="separate"/>
      </w:r>
      <w:r w:rsidR="00507841">
        <w:rPr>
          <w:rFonts w:ascii="Arial" w:hAnsi="Arial" w:cs="Arial"/>
          <w:noProof/>
          <w:color w:val="FF0000"/>
          <w:szCs w:val="24"/>
        </w:rPr>
        <w:t>(Hubble and Wang 2019)</w:t>
      </w:r>
      <w:r w:rsidR="00507841">
        <w:rPr>
          <w:rFonts w:ascii="Arial" w:hAnsi="Arial" w:cs="Arial"/>
          <w:color w:val="FF0000"/>
          <w:szCs w:val="24"/>
        </w:rPr>
        <w:fldChar w:fldCharType="end"/>
      </w:r>
      <w:r w:rsidR="00507841">
        <w:rPr>
          <w:rFonts w:ascii="Arial" w:hAnsi="Arial" w:cs="Arial"/>
          <w:color w:val="FF0000"/>
          <w:szCs w:val="24"/>
        </w:rPr>
        <w:t xml:space="preserve">. </w:t>
      </w:r>
      <w:r w:rsidR="00D93BA3">
        <w:rPr>
          <w:rFonts w:ascii="Arial" w:hAnsi="Arial" w:cs="Arial"/>
          <w:color w:val="FF0000"/>
          <w:szCs w:val="24"/>
        </w:rPr>
        <w:t xml:space="preserve">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w:t>
      </w:r>
      <w:r w:rsidR="00D93BA3">
        <w:rPr>
          <w:rFonts w:ascii="Arial" w:hAnsi="Arial" w:cs="Arial"/>
          <w:color w:val="FF0000"/>
          <w:szCs w:val="24"/>
        </w:rPr>
        <w:fldChar w:fldCharType="begin"/>
      </w:r>
      <w:r w:rsidR="00D93BA3">
        <w:rPr>
          <w:rFonts w:ascii="Arial" w:hAnsi="Arial" w:cs="Arial"/>
          <w:color w:val="FF0000"/>
          <w:szCs w:val="24"/>
        </w:rPr>
        <w:instrText xml:space="preserve"> ADDIN EN.CITE &lt;EndNote&gt;&lt;Cite&gt;&lt;Author&gt;Mishra&lt;/Author&gt;&lt;Year&gt;2017&lt;/Year&gt;&lt;RecNum&gt;135&lt;/RecNum&gt;&lt;DisplayText&gt;(Mishra et al. 2017)&lt;/DisplayText&gt;&lt;record&gt;&lt;rec-number&gt;135&lt;/rec-number&gt;&lt;foreign-keys&gt;&lt;key app="EN" db-id="9tzd5awr0xevfgesp5250eddd20zf5s09zwx" timestamp="1621549413" guid="06ffcba2-be8d-4278-93e7-7d3f8b71573e"&gt;135&lt;/key&gt;&lt;/foreign-keys&gt;&lt;ref-type name="Journal Article"&gt;17&lt;/ref-type&gt;&lt;contributors&gt;&lt;authors&gt;&lt;author&gt;Mishra, Rupesh K&lt;/author&gt;&lt;author&gt;Hubble, Lee J&lt;/author&gt;&lt;author&gt;Martín, Aida&lt;/author&gt;&lt;author&gt;Kumar, Rajan&lt;/author&gt;&lt;author&gt;Barfidokht, Abbas&lt;/author&gt;&lt;author&gt;Kim, Jayoung&lt;/author&gt;&lt;author&gt;Musameh, Mustafa M&lt;/author&gt;&lt;author&gt;Kyratzis, Ilias L&lt;/author&gt;&lt;author&gt;Wang, Joseph&lt;/author&gt;&lt;/authors&gt;&lt;/contributors&gt;&lt;titles&gt;&lt;title&gt;Wearable flexible and stretchable glove biosensor for on-site detection of organophosphorus chemical threats&lt;/title&gt;&lt;secondary-title&gt;ACS sensors&lt;/secondary-title&gt;&lt;/titles&gt;&lt;periodical&gt;&lt;full-title&gt;ACS Sensors&lt;/full-title&gt;&lt;/periodical&gt;&lt;pages&gt;553-561&lt;/pages&gt;&lt;volume&gt;2&lt;/volume&gt;&lt;number&gt;4&lt;/number&gt;&lt;dates&gt;&lt;year&gt;2017&lt;/year&gt;&lt;/dates&gt;&lt;isbn&gt;2379-3694&lt;/isbn&gt;&lt;urls&gt;&lt;/urls&gt;&lt;/record&gt;&lt;/Cite&gt;&lt;/EndNote&gt;</w:instrText>
      </w:r>
      <w:r w:rsidR="00D93BA3">
        <w:rPr>
          <w:rFonts w:ascii="Arial" w:hAnsi="Arial" w:cs="Arial"/>
          <w:color w:val="FF0000"/>
          <w:szCs w:val="24"/>
        </w:rPr>
        <w:fldChar w:fldCharType="separate"/>
      </w:r>
      <w:r w:rsidR="00D93BA3">
        <w:rPr>
          <w:rFonts w:ascii="Arial" w:hAnsi="Arial" w:cs="Arial"/>
          <w:noProof/>
          <w:color w:val="FF0000"/>
          <w:szCs w:val="24"/>
        </w:rPr>
        <w:t>(Mishra et al. 2017)</w:t>
      </w:r>
      <w:r w:rsidR="00D93BA3">
        <w:rPr>
          <w:rFonts w:ascii="Arial" w:hAnsi="Arial" w:cs="Arial"/>
          <w:color w:val="FF0000"/>
          <w:szCs w:val="24"/>
        </w:rPr>
        <w:fldChar w:fldCharType="end"/>
      </w:r>
      <w:r w:rsidR="00D93BA3">
        <w:rPr>
          <w:rFonts w:ascii="Arial" w:hAnsi="Arial" w:cs="Arial"/>
          <w:color w:val="FF0000"/>
          <w:szCs w:val="24"/>
        </w:rPr>
        <w:t>. L</w:t>
      </w:r>
      <w:r w:rsidR="000C05B9">
        <w:rPr>
          <w:rFonts w:ascii="Arial" w:hAnsi="Arial" w:cs="Arial"/>
          <w:color w:val="FF0000"/>
          <w:szCs w:val="24"/>
        </w:rPr>
        <w:t xml:space="preserve">uo et al. built a WSG utilizing carbon nanotube-based </w:t>
      </w:r>
      <w:proofErr w:type="spellStart"/>
      <w:r w:rsidR="00014CA9">
        <w:rPr>
          <w:rFonts w:ascii="Arial" w:hAnsi="Arial" w:cs="Arial"/>
          <w:color w:val="FF0000"/>
          <w:szCs w:val="24"/>
        </w:rPr>
        <w:t>amperometric</w:t>
      </w:r>
      <w:proofErr w:type="spellEnd"/>
      <w:r w:rsidR="00014CA9">
        <w:rPr>
          <w:rFonts w:ascii="Arial" w:hAnsi="Arial" w:cs="Arial"/>
          <w:color w:val="FF0000"/>
          <w:szCs w:val="24"/>
        </w:rPr>
        <w:t xml:space="preserve"> </w:t>
      </w:r>
      <w:r w:rsidR="000C05B9">
        <w:rPr>
          <w:rFonts w:ascii="Arial" w:hAnsi="Arial" w:cs="Arial"/>
          <w:color w:val="FF0000"/>
          <w:szCs w:val="24"/>
        </w:rPr>
        <w:t>biosensor</w:t>
      </w:r>
      <w:r w:rsidR="00014CA9">
        <w:rPr>
          <w:rFonts w:ascii="Arial" w:hAnsi="Arial" w:cs="Arial"/>
          <w:color w:val="FF0000"/>
          <w:szCs w:val="24"/>
        </w:rPr>
        <w:t xml:space="preserve">s to detect lactate. A combination of CNT and Ag/AgCl is required for highly sensitive detection and this device can be used for healthcare and defense applications </w:t>
      </w:r>
      <w:r w:rsidR="00014CA9">
        <w:rPr>
          <w:rFonts w:ascii="Arial" w:hAnsi="Arial" w:cs="Arial"/>
          <w:color w:val="FF0000"/>
          <w:szCs w:val="24"/>
        </w:rPr>
        <w:fldChar w:fldCharType="begin"/>
      </w:r>
      <w:r w:rsidR="00014CA9">
        <w:rPr>
          <w:rFonts w:ascii="Arial" w:hAnsi="Arial" w:cs="Arial"/>
          <w:color w:val="FF0000"/>
          <w:szCs w:val="24"/>
        </w:rPr>
        <w:instrText xml:space="preserve"> ADDIN EN.CITE &lt;EndNote&gt;&lt;Cite&gt;&lt;Author&gt;Luo&lt;/Author&gt;&lt;Year&gt;2018&lt;/Year&gt;&lt;RecNum&gt;136&lt;/RecNum&gt;&lt;DisplayText&gt;(Luo et al. 2018)&lt;/DisplayText&gt;&lt;record&gt;&lt;rec-number&gt;136&lt;/rec-number&gt;&lt;foreign-keys&gt;&lt;key app="EN" db-id="9tzd5awr0xevfgesp5250eddd20zf5s09zwx" timestamp="1621550022" guid="070f8bd7-41fb-419f-adb6-a2adfabacfaf"&gt;136&lt;/key&gt;&lt;/foreign-keys&gt;&lt;ref-type name="Journal Article"&gt;17&lt;/ref-type&gt;&lt;contributors&gt;&lt;authors&gt;&lt;author&gt;Luo, Xiaojin&lt;/author&gt;&lt;author&gt;Shi, Weihua&lt;/author&gt;&lt;author&gt;Yu, Haoming&lt;/author&gt;&lt;author&gt;Xie, Zhaoyang&lt;/author&gt;&lt;author&gt;Li, Kunyi&lt;/author&gt;&lt;author&gt;Cui, Yue&lt;/author&gt;&lt;/authors&gt;&lt;/contributors&gt;&lt;titles&gt;&lt;title&gt;Wearable carbon nanotube-based biosensors on gloves for lactate&lt;/title&gt;&lt;secondary-title&gt;Sensors&lt;/secondary-title&gt;&lt;/titles&gt;&lt;periodical&gt;&lt;full-title&gt;Sensors&lt;/full-title&gt;&lt;/periodical&gt;&lt;pages&gt;3398&lt;/pages&gt;&lt;volume&gt;18&lt;/volume&gt;&lt;number&gt;10&lt;/number&gt;&lt;dates&gt;&lt;year&gt;2018&lt;/year&gt;&lt;/dates&gt;&lt;urls&gt;&lt;/urls&gt;&lt;/record&gt;&lt;/Cite&gt;&lt;/EndNote&gt;</w:instrText>
      </w:r>
      <w:r w:rsidR="00014CA9">
        <w:rPr>
          <w:rFonts w:ascii="Arial" w:hAnsi="Arial" w:cs="Arial"/>
          <w:color w:val="FF0000"/>
          <w:szCs w:val="24"/>
        </w:rPr>
        <w:fldChar w:fldCharType="separate"/>
      </w:r>
      <w:r w:rsidR="00014CA9">
        <w:rPr>
          <w:rFonts w:ascii="Arial" w:hAnsi="Arial" w:cs="Arial"/>
          <w:noProof/>
          <w:color w:val="FF0000"/>
          <w:szCs w:val="24"/>
        </w:rPr>
        <w:t>(Luo et al. 2018)</w:t>
      </w:r>
      <w:r w:rsidR="00014CA9">
        <w:rPr>
          <w:rFonts w:ascii="Arial" w:hAnsi="Arial" w:cs="Arial"/>
          <w:color w:val="FF0000"/>
          <w:szCs w:val="24"/>
        </w:rPr>
        <w:fldChar w:fldCharType="end"/>
      </w:r>
      <w:r w:rsidR="00014CA9">
        <w:rPr>
          <w:rFonts w:ascii="Arial" w:hAnsi="Arial" w:cs="Arial"/>
          <w:color w:val="FF0000"/>
          <w:szCs w:val="24"/>
        </w:rPr>
        <w:t xml:space="preserve">. </w:t>
      </w:r>
      <w:proofErr w:type="spellStart"/>
      <w:r w:rsidR="0001200C">
        <w:rPr>
          <w:rFonts w:ascii="Arial" w:hAnsi="Arial" w:cs="Arial"/>
          <w:color w:val="FF0000"/>
          <w:szCs w:val="24"/>
        </w:rPr>
        <w:t>Barfidokht</w:t>
      </w:r>
      <w:proofErr w:type="spellEnd"/>
      <w:r w:rsidR="0001200C">
        <w:rPr>
          <w:rFonts w:ascii="Arial" w:hAnsi="Arial" w:cs="Arial"/>
          <w:color w:val="FF0000"/>
          <w:szCs w:val="24"/>
        </w:rPr>
        <w:t xml:space="preserve"> et al. created a WSG for rapid, on-site detection of fentanyl to decentralize opioid testing using a chemica</w:t>
      </w:r>
      <w:r w:rsidR="001D0E5F">
        <w:rPr>
          <w:rFonts w:ascii="Arial" w:hAnsi="Arial" w:cs="Arial"/>
          <w:color w:val="FF0000"/>
          <w:szCs w:val="24"/>
        </w:rPr>
        <w:t>l sensor made from</w:t>
      </w:r>
      <w:r w:rsidR="0001200C">
        <w:rPr>
          <w:rFonts w:ascii="Arial" w:hAnsi="Arial" w:cs="Arial"/>
          <w:color w:val="FF0000"/>
          <w:szCs w:val="24"/>
        </w:rPr>
        <w:t xml:space="preserve"> flexible</w:t>
      </w:r>
      <w:r w:rsidR="001D0E5F">
        <w:rPr>
          <w:rFonts w:ascii="Arial" w:hAnsi="Arial" w:cs="Arial"/>
          <w:color w:val="FF0000"/>
          <w:szCs w:val="24"/>
        </w:rPr>
        <w:t>,</w:t>
      </w:r>
      <w:r w:rsidR="0001200C">
        <w:rPr>
          <w:rFonts w:ascii="Arial" w:hAnsi="Arial" w:cs="Arial"/>
          <w:color w:val="FF0000"/>
          <w:szCs w:val="24"/>
        </w:rPr>
        <w:t xml:space="preserve"> screen-printed carbon electrodes modified with a mixture of multiwalled carbon nanotubes and a room temperature ionic liquid, 4</w:t>
      </w:r>
      <w:r w:rsidR="001D0E5F">
        <w:rPr>
          <w:rFonts w:ascii="Arial" w:hAnsi="Arial" w:cs="Arial"/>
          <w:color w:val="FF0000"/>
          <w:szCs w:val="24"/>
        </w:rPr>
        <w:t xml:space="preserve">-(3-butyl-1-imidazolio)-1-butanesulfonate </w:t>
      </w:r>
      <w:r w:rsidR="001D0E5F">
        <w:rPr>
          <w:rFonts w:ascii="Arial" w:hAnsi="Arial" w:cs="Arial"/>
          <w:color w:val="FF0000"/>
          <w:szCs w:val="24"/>
        </w:rPr>
        <w:fldChar w:fldCharType="begin"/>
      </w:r>
      <w:r w:rsidR="001D0E5F">
        <w:rPr>
          <w:rFonts w:ascii="Arial" w:hAnsi="Arial" w:cs="Arial"/>
          <w:color w:val="FF0000"/>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1D0E5F">
        <w:rPr>
          <w:rFonts w:ascii="Arial" w:hAnsi="Arial" w:cs="Arial"/>
          <w:color w:val="FF0000"/>
          <w:szCs w:val="24"/>
        </w:rPr>
        <w:fldChar w:fldCharType="separate"/>
      </w:r>
      <w:r w:rsidR="001D0E5F">
        <w:rPr>
          <w:rFonts w:ascii="Arial" w:hAnsi="Arial" w:cs="Arial"/>
          <w:noProof/>
          <w:color w:val="FF0000"/>
          <w:szCs w:val="24"/>
        </w:rPr>
        <w:t>(Barfidokht et al. 2019)</w:t>
      </w:r>
      <w:r w:rsidR="001D0E5F">
        <w:rPr>
          <w:rFonts w:ascii="Arial" w:hAnsi="Arial" w:cs="Arial"/>
          <w:color w:val="FF0000"/>
          <w:szCs w:val="24"/>
        </w:rPr>
        <w:fldChar w:fldCharType="end"/>
      </w:r>
      <w:r w:rsidR="001D0E5F">
        <w:rPr>
          <w:rFonts w:ascii="Arial" w:hAnsi="Arial" w:cs="Arial"/>
          <w:color w:val="FF0000"/>
          <w:szCs w:val="24"/>
        </w:rPr>
        <w:t>.</w:t>
      </w:r>
      <w:r w:rsidR="00C9154B">
        <w:rPr>
          <w:rFonts w:ascii="Arial" w:hAnsi="Arial" w:cs="Arial"/>
          <w:color w:val="FF0000"/>
          <w:szCs w:val="24"/>
        </w:rPr>
        <w:t xml:space="preserve"> There is a lot of opportunity for biosensors</w:t>
      </w:r>
      <w:r w:rsidR="00943BD2">
        <w:rPr>
          <w:rFonts w:ascii="Arial" w:hAnsi="Arial" w:cs="Arial"/>
          <w:color w:val="FF0000"/>
          <w:szCs w:val="24"/>
        </w:rPr>
        <w:t xml:space="preserve"> to be further integrated with WSGs in future applications. </w:t>
      </w:r>
      <w:r w:rsidR="0001200C">
        <w:rPr>
          <w:rFonts w:ascii="Arial" w:hAnsi="Arial" w:cs="Arial"/>
          <w:color w:val="FF0000"/>
          <w:szCs w:val="24"/>
        </w:rPr>
        <w:t xml:space="preserve"> </w:t>
      </w:r>
    </w:p>
    <w:bookmarkEnd w:id="36"/>
    <w:bookmarkEnd w:id="37"/>
    <w:p w14:paraId="1978AFA4" w14:textId="77777777" w:rsidR="005B5A68" w:rsidRPr="004651B0" w:rsidRDefault="005B5A68"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9371046" w14:textId="67B07B09" w:rsidR="00475642" w:rsidRPr="009251D4" w:rsidRDefault="00581989" w:rsidP="00EE7CB4">
      <w:pPr>
        <w:spacing w:after="0" w:line="240" w:lineRule="auto"/>
        <w:contextualSpacing/>
        <w:jc w:val="both"/>
        <w:rPr>
          <w:rFonts w:ascii="Arial" w:hAnsi="Arial" w:cs="Arial"/>
          <w:color w:val="FF0000"/>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564BC4">
        <w:rPr>
          <w:rFonts w:ascii="Arial" w:hAnsi="Arial" w:cs="Arial"/>
          <w:szCs w:val="24"/>
        </w:rPr>
        <w:t xml:space="preserve">the </w:t>
      </w:r>
      <w:r w:rsidR="00C553EA">
        <w:rPr>
          <w:rFonts w:ascii="Arial" w:hAnsi="Arial" w:cs="Arial"/>
          <w:szCs w:val="24"/>
        </w:rPr>
        <w:t>glove</w:t>
      </w:r>
      <w:r w:rsidR="00564BC4">
        <w:rPr>
          <w:rFonts w:ascii="Arial" w:hAnsi="Arial" w:cs="Arial"/>
          <w:szCs w:val="24"/>
        </w:rPr>
        <w:t>’s</w:t>
      </w:r>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w:t>
      </w:r>
      <w:r w:rsidR="00342192" w:rsidRPr="001618A3">
        <w:rPr>
          <w:rFonts w:ascii="Arial" w:hAnsi="Arial" w:cs="Arial"/>
          <w:color w:val="FF0000"/>
          <w:szCs w:val="24"/>
        </w:rPr>
        <w:t>An example of a</w:t>
      </w:r>
      <w:r w:rsidR="00475642">
        <w:rPr>
          <w:rFonts w:ascii="Arial" w:hAnsi="Arial" w:cs="Arial"/>
          <w:color w:val="FF0000"/>
          <w:szCs w:val="24"/>
        </w:rPr>
        <w:t xml:space="preserve"> WSG</w:t>
      </w:r>
      <w:r w:rsidR="00342192" w:rsidRPr="001618A3">
        <w:rPr>
          <w:rFonts w:ascii="Arial" w:hAnsi="Arial" w:cs="Arial"/>
          <w:color w:val="FF0000"/>
          <w:szCs w:val="24"/>
        </w:rPr>
        <w:t xml:space="preserve"> that emphasizes the user’s interaction and comfort level</w:t>
      </w:r>
      <w:r w:rsidR="00475642">
        <w:rPr>
          <w:rFonts w:ascii="Arial" w:hAnsi="Arial" w:cs="Arial"/>
          <w:color w:val="FF0000"/>
          <w:szCs w:val="24"/>
        </w:rPr>
        <w:t xml:space="preserve"> is the WSG</w:t>
      </w:r>
      <w:r w:rsidR="001618A3" w:rsidRPr="001618A3">
        <w:rPr>
          <w:rFonts w:ascii="Arial" w:hAnsi="Arial" w:cs="Arial"/>
          <w:color w:val="FF0000"/>
          <w:szCs w:val="24"/>
        </w:rPr>
        <w:t xml:space="preserve"> </w:t>
      </w:r>
      <w:r w:rsidR="00475642">
        <w:rPr>
          <w:rFonts w:ascii="Arial" w:hAnsi="Arial" w:cs="Arial"/>
          <w:color w:val="FF0000"/>
          <w:szCs w:val="24"/>
        </w:rPr>
        <w:t xml:space="preserve">developed by </w:t>
      </w:r>
      <w:r w:rsidR="001618A3" w:rsidRPr="001618A3">
        <w:rPr>
          <w:rFonts w:ascii="Arial" w:hAnsi="Arial" w:cs="Arial"/>
          <w:color w:val="FF0000"/>
          <w:szCs w:val="24"/>
        </w:rPr>
        <w:t>Suzuki et al.</w:t>
      </w:r>
      <w:r w:rsidR="00475642">
        <w:rPr>
          <w:rFonts w:ascii="Arial" w:hAnsi="Arial" w:cs="Arial"/>
          <w:color w:val="FF0000"/>
          <w:szCs w:val="24"/>
        </w:rPr>
        <w:t xml:space="preserve"> They</w:t>
      </w:r>
      <w:r w:rsidR="001618A3" w:rsidRPr="001618A3">
        <w:rPr>
          <w:rFonts w:ascii="Arial" w:hAnsi="Arial" w:cs="Arial"/>
          <w:color w:val="FF0000"/>
          <w:szCs w:val="24"/>
        </w:rPr>
        <w:t xml:space="preserve"> used a thin compression fabric glove that was thin enough to not inhibit the user’s interaction and</w:t>
      </w:r>
      <w:r w:rsidR="00475642">
        <w:rPr>
          <w:rFonts w:ascii="Arial" w:hAnsi="Arial" w:cs="Arial"/>
          <w:color w:val="FF0000"/>
          <w:szCs w:val="24"/>
        </w:rPr>
        <w:t xml:space="preserve"> it</w:t>
      </w:r>
      <w:r w:rsidR="001618A3" w:rsidRPr="001618A3">
        <w:rPr>
          <w:rFonts w:ascii="Arial" w:hAnsi="Arial" w:cs="Arial"/>
          <w:color w:val="FF0000"/>
          <w:szCs w:val="24"/>
        </w:rPr>
        <w:t xml:space="preserve"> prevented sweatiness during prolonged use by using a breathable fabric </w:t>
      </w:r>
      <w:r w:rsidR="001618A3" w:rsidRPr="001618A3">
        <w:rPr>
          <w:rFonts w:ascii="Arial" w:hAnsi="Arial" w:cs="Arial"/>
          <w:color w:val="FF0000"/>
          <w:szCs w:val="24"/>
        </w:rPr>
        <w:fldChar w:fldCharType="begin"/>
      </w:r>
      <w:r w:rsidR="001618A3" w:rsidRPr="001618A3">
        <w:rPr>
          <w:rFonts w:ascii="Arial" w:hAnsi="Arial" w:cs="Arial"/>
          <w:color w:val="FF0000"/>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8A3" w:rsidRPr="001618A3">
        <w:rPr>
          <w:rFonts w:ascii="Arial" w:hAnsi="Arial" w:cs="Arial"/>
          <w:color w:val="FF0000"/>
          <w:szCs w:val="24"/>
        </w:rPr>
        <w:fldChar w:fldCharType="separate"/>
      </w:r>
      <w:r w:rsidR="001618A3" w:rsidRPr="001618A3">
        <w:rPr>
          <w:rFonts w:ascii="Arial" w:hAnsi="Arial" w:cs="Arial"/>
          <w:noProof/>
          <w:color w:val="FF0000"/>
          <w:szCs w:val="24"/>
        </w:rPr>
        <w:t>(Suzuki et al. 2016)</w:t>
      </w:r>
      <w:r w:rsidR="001618A3" w:rsidRPr="001618A3">
        <w:rPr>
          <w:rFonts w:ascii="Arial" w:hAnsi="Arial" w:cs="Arial"/>
          <w:color w:val="FF0000"/>
          <w:szCs w:val="24"/>
        </w:rPr>
        <w:fldChar w:fldCharType="end"/>
      </w:r>
      <w:r w:rsidR="001618A3" w:rsidRPr="001618A3">
        <w:rPr>
          <w:rFonts w:ascii="Arial" w:hAnsi="Arial" w:cs="Arial"/>
          <w:color w:val="FF0000"/>
          <w:szCs w:val="24"/>
        </w:rPr>
        <w:t>.</w:t>
      </w:r>
      <w:r w:rsidR="001139A7">
        <w:rPr>
          <w:rFonts w:ascii="Arial" w:hAnsi="Arial" w:cs="Arial"/>
          <w:szCs w:val="24"/>
        </w:rPr>
        <w:t xml:space="preserve"> </w:t>
      </w:r>
      <w:bookmarkStart w:id="38" w:name="_Hlk72445107"/>
      <w:r w:rsidR="009251D4" w:rsidRPr="009251D4">
        <w:rPr>
          <w:rFonts w:ascii="Arial" w:hAnsi="Arial" w:cs="Arial"/>
          <w:color w:val="FF0000"/>
          <w:szCs w:val="24"/>
        </w:rPr>
        <w:t>Overall, th</w:t>
      </w:r>
      <w:r w:rsidR="009251D4">
        <w:rPr>
          <w:rFonts w:ascii="Arial" w:hAnsi="Arial" w:cs="Arial"/>
          <w:color w:val="FF0000"/>
          <w:szCs w:val="24"/>
        </w:rPr>
        <w:t xml:space="preserve">e material used to construct the glove needs to thin, breathable, biocompatible, and comfortable to improve the user experience. </w:t>
      </w:r>
      <w:r w:rsidR="00647AE3">
        <w:rPr>
          <w:rFonts w:ascii="Arial" w:hAnsi="Arial" w:cs="Arial"/>
          <w:color w:val="FF0000"/>
          <w:szCs w:val="24"/>
        </w:rPr>
        <w:t xml:space="preserve">Fiber-based and textile-based materials excel in breathability, material cost, and mass production characteristics. </w:t>
      </w:r>
      <w:r w:rsidR="009251D4">
        <w:rPr>
          <w:rFonts w:ascii="Arial" w:hAnsi="Arial" w:cs="Arial"/>
          <w:color w:val="FF0000"/>
          <w:szCs w:val="24"/>
        </w:rPr>
        <w:t xml:space="preserve">Some material that meets these requirements are the following: </w:t>
      </w:r>
      <w:r w:rsidR="00647AE3">
        <w:rPr>
          <w:rFonts w:ascii="Arial" w:hAnsi="Arial" w:cs="Arial"/>
          <w:color w:val="FF0000"/>
          <w:szCs w:val="24"/>
        </w:rPr>
        <w:t xml:space="preserve">nylon and polyester fabric, silk yarn, spandex and PTFE fibers </w:t>
      </w:r>
      <w:r w:rsidR="00647AE3">
        <w:rPr>
          <w:rFonts w:ascii="Arial" w:hAnsi="Arial" w:cs="Arial"/>
          <w:color w:val="FF0000"/>
          <w:szCs w:val="24"/>
        </w:rPr>
        <w:fldChar w:fldCharType="begin"/>
      </w:r>
      <w:r w:rsidR="005D486C">
        <w:rPr>
          <w:rFonts w:ascii="Arial" w:hAnsi="Arial" w:cs="Arial"/>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00647AE3">
        <w:rPr>
          <w:rFonts w:ascii="Arial" w:hAnsi="Arial" w:cs="Arial"/>
          <w:color w:val="FF0000"/>
          <w:szCs w:val="24"/>
        </w:rPr>
        <w:fldChar w:fldCharType="separate"/>
      </w:r>
      <w:r w:rsidR="00647AE3">
        <w:rPr>
          <w:rFonts w:ascii="Arial" w:hAnsi="Arial" w:cs="Arial"/>
          <w:noProof/>
          <w:color w:val="FF0000"/>
          <w:szCs w:val="24"/>
        </w:rPr>
        <w:t>(Li et al. 2018)</w:t>
      </w:r>
      <w:r w:rsidR="00647AE3">
        <w:rPr>
          <w:rFonts w:ascii="Arial" w:hAnsi="Arial" w:cs="Arial"/>
          <w:color w:val="FF0000"/>
          <w:szCs w:val="24"/>
        </w:rPr>
        <w:fldChar w:fldCharType="end"/>
      </w:r>
      <w:r w:rsidR="009251D4">
        <w:rPr>
          <w:rFonts w:ascii="Arial" w:hAnsi="Arial" w:cs="Arial"/>
          <w:color w:val="FF0000"/>
          <w:szCs w:val="24"/>
        </w:rPr>
        <w:t>.</w:t>
      </w:r>
      <w:r w:rsidR="00815456">
        <w:rPr>
          <w:rFonts w:ascii="Arial" w:hAnsi="Arial" w:cs="Arial"/>
          <w:color w:val="FF0000"/>
          <w:szCs w:val="24"/>
        </w:rPr>
        <w:t xml:space="preserve"> </w:t>
      </w:r>
      <w:bookmarkEnd w:id="38"/>
    </w:p>
    <w:p w14:paraId="388DE109" w14:textId="7F9CB0C9" w:rsidR="001139A7" w:rsidRDefault="003B2B31" w:rsidP="00EE7CB4">
      <w:pPr>
        <w:spacing w:after="0" w:line="240" w:lineRule="auto"/>
        <w:contextualSpacing/>
        <w:jc w:val="both"/>
        <w:rPr>
          <w:rFonts w:ascii="Arial" w:hAnsi="Arial" w:cs="Arial"/>
          <w:szCs w:val="24"/>
        </w:rPr>
      </w:pPr>
      <w:r w:rsidRPr="004651B0">
        <w:rPr>
          <w:rFonts w:ascii="Arial" w:hAnsi="Arial" w:cs="Arial"/>
          <w:szCs w:val="24"/>
        </w:rPr>
        <w:t xml:space="preserve"> </w:t>
      </w:r>
    </w:p>
    <w:p w14:paraId="322EE33D" w14:textId="35FEF475" w:rsidR="00394D25" w:rsidRPr="004651B0" w:rsidRDefault="001139A7" w:rsidP="001139A7">
      <w:pPr>
        <w:spacing w:after="0" w:line="240" w:lineRule="auto"/>
        <w:ind w:firstLine="720"/>
        <w:contextualSpacing/>
        <w:jc w:val="both"/>
        <w:rPr>
          <w:rFonts w:ascii="Arial" w:hAnsi="Arial" w:cs="Arial"/>
          <w:szCs w:val="24"/>
        </w:rPr>
      </w:pPr>
      <w:r>
        <w:rPr>
          <w:rFonts w:ascii="Arial" w:hAnsi="Arial" w:cs="Arial"/>
          <w:szCs w:val="24"/>
        </w:rPr>
        <w:t>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00581989" w:rsidRPr="004651B0">
        <w:rPr>
          <w:rFonts w:ascii="Arial" w:hAnsi="Arial" w:cs="Arial"/>
          <w:szCs w:val="24"/>
        </w:rPr>
        <w:t>the</w:t>
      </w:r>
      <w:r w:rsidR="00FD3C08" w:rsidRPr="004651B0">
        <w:rPr>
          <w:rFonts w:ascii="Arial" w:hAnsi="Arial" w:cs="Arial"/>
          <w:szCs w:val="24"/>
        </w:rPr>
        <w:t>re is a lot of room to improve the</w:t>
      </w:r>
      <w:r w:rsidR="00581989"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01D3CD50" w:rsidR="002E63A8" w:rsidRPr="004651B0" w:rsidRDefault="00051C70" w:rsidP="004651B0">
      <w:pPr>
        <w:spacing w:after="0" w:line="240" w:lineRule="auto"/>
        <w:contextualSpacing/>
        <w:jc w:val="both"/>
        <w:rPr>
          <w:rFonts w:ascii="Arial" w:hAnsi="Arial" w:cs="Arial"/>
          <w:szCs w:val="24"/>
        </w:rPr>
      </w:pPr>
      <w:bookmarkStart w:id="39" w:name="_Hlk72849468"/>
      <w:r w:rsidRPr="00051C70">
        <w:rPr>
          <w:rFonts w:ascii="Arial" w:hAnsi="Arial" w:cs="Arial"/>
          <w:color w:val="FF0000"/>
          <w:szCs w:val="24"/>
        </w:rPr>
        <w:t xml:space="preserve">Healthy human hands are equipped with numerous mechanoreceptors which communicate to the brain the senses of touch, proprioception, and </w:t>
      </w:r>
      <w:r>
        <w:rPr>
          <w:rFonts w:ascii="Arial" w:hAnsi="Arial" w:cs="Arial"/>
          <w:color w:val="FF0000"/>
          <w:szCs w:val="24"/>
        </w:rPr>
        <w:t xml:space="preserve">temperature </w:t>
      </w:r>
      <w:r w:rsidR="008A4EDE">
        <w:rPr>
          <w:rFonts w:ascii="Arial" w:hAnsi="Arial" w:cs="Arial"/>
          <w:color w:val="FF0000"/>
          <w:szCs w:val="24"/>
        </w:rPr>
        <w:fldChar w:fldCharType="begin"/>
      </w:r>
      <w:r w:rsidR="008A4EDE">
        <w:rPr>
          <w:rFonts w:ascii="Arial" w:hAnsi="Arial" w:cs="Arial"/>
          <w:color w:val="FF0000"/>
          <w:szCs w:val="24"/>
        </w:rPr>
        <w:instrText xml:space="preserve"> ADDIN EN.CITE &lt;EndNote&gt;&lt;Cite&gt;&lt;Author&gt;Sundaram&lt;/Author&gt;&lt;Year&gt;2020&lt;/Year&gt;&lt;RecNum&gt;150&lt;/RecNum&gt;&lt;DisplayText&gt;(Sundaram 2020)&lt;/DisplayText&gt;&lt;record&gt;&lt;rec-number&gt;150&lt;/rec-number&gt;&lt;foreign-keys&gt;&lt;key app="EN" db-id="9tzd5awr0xevfgesp5250eddd20zf5s09zwx" timestamp="1622000256"&gt;150&lt;/key&gt;&lt;/foreign-keys&gt;&lt;ref-type name="Journal Article"&gt;17&lt;/ref-type&gt;&lt;contributors&gt;&lt;authors&gt;&lt;author&gt;Sundaram, Subramanian&lt;/author&gt;&lt;/authors&gt;&lt;/contributors&gt;&lt;titles&gt;&lt;title&gt;How to improve robotic touch&lt;/title&gt;&lt;secondary-title&gt;Science&lt;/secondary-title&gt;&lt;/titles&gt;&lt;periodical&gt;&lt;full-title&gt;Science&lt;/full-title&gt;&lt;/periodical&gt;&lt;pages&gt;768-769&lt;/pages&gt;&lt;volume&gt;370&lt;/volume&gt;&lt;number&gt;6518&lt;/number&gt;&lt;dates&gt;&lt;year&gt;2020&lt;/year&gt;&lt;/dates&gt;&lt;isbn&gt;0036-8075&lt;/isbn&gt;&lt;urls&gt;&lt;/urls&gt;&lt;/record&gt;&lt;/Cite&gt;&lt;/EndNote&gt;</w:instrText>
      </w:r>
      <w:r w:rsidR="008A4EDE">
        <w:rPr>
          <w:rFonts w:ascii="Arial" w:hAnsi="Arial" w:cs="Arial"/>
          <w:color w:val="FF0000"/>
          <w:szCs w:val="24"/>
        </w:rPr>
        <w:fldChar w:fldCharType="separate"/>
      </w:r>
      <w:r w:rsidR="008A4EDE">
        <w:rPr>
          <w:rFonts w:ascii="Arial" w:hAnsi="Arial" w:cs="Arial"/>
          <w:noProof/>
          <w:color w:val="FF0000"/>
          <w:szCs w:val="24"/>
        </w:rPr>
        <w:t>(Sundaram 2020)</w:t>
      </w:r>
      <w:r w:rsidR="008A4EDE">
        <w:rPr>
          <w:rFonts w:ascii="Arial" w:hAnsi="Arial" w:cs="Arial"/>
          <w:color w:val="FF0000"/>
          <w:szCs w:val="24"/>
        </w:rPr>
        <w:fldChar w:fldCharType="end"/>
      </w:r>
      <w:r>
        <w:rPr>
          <w:rFonts w:ascii="Arial" w:hAnsi="Arial" w:cs="Arial"/>
          <w:color w:val="FF0000"/>
          <w:szCs w:val="24"/>
        </w:rPr>
        <w:t>.</w:t>
      </w:r>
      <w:r>
        <w:rPr>
          <w:rFonts w:ascii="Arial" w:hAnsi="Arial" w:cs="Arial"/>
          <w:szCs w:val="24"/>
        </w:rPr>
        <w:t xml:space="preserve"> </w:t>
      </w:r>
      <w:r w:rsidR="00C67512" w:rsidRPr="004651B0">
        <w:rPr>
          <w:rFonts w:ascii="Arial" w:hAnsi="Arial" w:cs="Arial"/>
          <w:szCs w:val="24"/>
        </w:rPr>
        <w:t xml:space="preserve">People with sensory impaired or artificial limbs </w:t>
      </w:r>
      <w:r w:rsidR="000F216A">
        <w:rPr>
          <w:rFonts w:ascii="Arial" w:hAnsi="Arial" w:cs="Arial"/>
          <w:szCs w:val="24"/>
        </w:rPr>
        <w:t>cannot</w:t>
      </w:r>
      <w:r w:rsidR="00C67512"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Pr>
          <w:rFonts w:ascii="Arial" w:hAnsi="Arial" w:cs="Arial"/>
          <w:szCs w:val="24"/>
        </w:rPr>
        <w:t xml:space="preserve"> </w:t>
      </w:r>
      <w:r>
        <w:rPr>
          <w:rFonts w:ascii="Arial" w:hAnsi="Arial" w:cs="Arial"/>
          <w:color w:val="FF0000"/>
          <w:szCs w:val="24"/>
        </w:rPr>
        <w:t>as the loop between these mechanoreceptors and their brain is hindered</w:t>
      </w:r>
      <w:r w:rsidR="005315E2">
        <w:rPr>
          <w:rFonts w:ascii="Arial" w:hAnsi="Arial" w:cs="Arial"/>
          <w:szCs w:val="24"/>
        </w:rPr>
        <w:t>; therefore,</w:t>
      </w:r>
      <w:r w:rsidR="00106746">
        <w:rPr>
          <w:rFonts w:ascii="Arial" w:hAnsi="Arial" w:cs="Arial"/>
          <w:szCs w:val="24"/>
        </w:rPr>
        <w:t xml:space="preserve"> </w:t>
      </w:r>
      <w:r w:rsidR="00CB189E" w:rsidRPr="004651B0">
        <w:rPr>
          <w:rFonts w:ascii="Arial" w:hAnsi="Arial" w:cs="Arial"/>
          <w:szCs w:val="24"/>
        </w:rPr>
        <w:t>they</w:t>
      </w:r>
      <w:r w:rsidR="00C67512" w:rsidRPr="004651B0">
        <w:rPr>
          <w:rFonts w:ascii="Arial" w:hAnsi="Arial" w:cs="Arial"/>
          <w:szCs w:val="24"/>
        </w:rPr>
        <w:t xml:space="preserve"> rely on vision and memory to manipulate their limbs. </w:t>
      </w:r>
      <w:bookmarkEnd w:id="39"/>
      <w:r w:rsidR="00C67512" w:rsidRPr="004651B0">
        <w:rPr>
          <w:rFonts w:ascii="Arial" w:hAnsi="Arial" w:cs="Arial"/>
          <w:szCs w:val="24"/>
        </w:rPr>
        <w:t>Dexterous limb manipulation relies on a closed</w:t>
      </w:r>
      <w:r w:rsidR="000F216A">
        <w:rPr>
          <w:rFonts w:ascii="Arial" w:hAnsi="Arial" w:cs="Arial"/>
          <w:szCs w:val="24"/>
        </w:rPr>
        <w:t>-</w:t>
      </w:r>
      <w:r w:rsidR="00C67512" w:rsidRPr="004651B0">
        <w:rPr>
          <w:rFonts w:ascii="Arial" w:hAnsi="Arial" w:cs="Arial"/>
          <w:szCs w:val="24"/>
        </w:rPr>
        <w:t xml:space="preserve">loop 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C67512" w:rsidRPr="004651B0">
        <w:rPr>
          <w:rFonts w:ascii="Arial" w:hAnsi="Arial" w:cs="Arial"/>
          <w:szCs w:val="24"/>
        </w:rPr>
        <w:t>. For instance, when</w:t>
      </w:r>
      <w:r w:rsidR="00CB189E" w:rsidRPr="004651B0">
        <w:rPr>
          <w:rFonts w:ascii="Arial" w:hAnsi="Arial" w:cs="Arial"/>
          <w:szCs w:val="24"/>
        </w:rPr>
        <w:t xml:space="preserve"> one wants to </w:t>
      </w:r>
      <w:r w:rsidR="00C67512" w:rsidRPr="004651B0">
        <w:rPr>
          <w:rFonts w:ascii="Arial" w:hAnsi="Arial" w:cs="Arial"/>
          <w:szCs w:val="24"/>
        </w:rPr>
        <w:t>grasp an object, the brain outputs a motor signal to the hand</w:t>
      </w:r>
      <w:r w:rsidR="00CB189E" w:rsidRPr="004651B0">
        <w:rPr>
          <w:rFonts w:ascii="Arial" w:hAnsi="Arial" w:cs="Arial"/>
          <w:szCs w:val="24"/>
        </w:rPr>
        <w:t>. The hand</w:t>
      </w:r>
      <w:r w:rsidR="00C67512" w:rsidRPr="004651B0">
        <w:rPr>
          <w:rFonts w:ascii="Arial" w:hAnsi="Arial" w:cs="Arial"/>
          <w:szCs w:val="24"/>
        </w:rPr>
        <w:t xml:space="preserve"> uses</w:t>
      </w:r>
      <w:r w:rsidR="00CB189E" w:rsidRPr="004651B0">
        <w:rPr>
          <w:rFonts w:ascii="Arial" w:hAnsi="Arial" w:cs="Arial"/>
          <w:szCs w:val="24"/>
        </w:rPr>
        <w:t xml:space="preserve"> </w:t>
      </w:r>
      <w:r w:rsidR="005315E2">
        <w:rPr>
          <w:rFonts w:ascii="Arial" w:hAnsi="Arial" w:cs="Arial"/>
          <w:szCs w:val="24"/>
        </w:rPr>
        <w:t>muscle</w:t>
      </w:r>
      <w:r w:rsidR="00CB189E" w:rsidRPr="004651B0">
        <w:rPr>
          <w:rFonts w:ascii="Arial" w:hAnsi="Arial" w:cs="Arial"/>
          <w:szCs w:val="24"/>
        </w:rPr>
        <w:t xml:space="preserve"> memory, or previous experiences,</w:t>
      </w:r>
      <w:r w:rsidR="00C67512"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00C67512" w:rsidRPr="004651B0">
        <w:rPr>
          <w:rFonts w:ascii="Arial" w:hAnsi="Arial" w:cs="Arial"/>
          <w:szCs w:val="24"/>
        </w:rPr>
        <w:t xml:space="preserve"> which then adjusts </w:t>
      </w:r>
      <w:r w:rsidR="00CB189E" w:rsidRPr="004651B0">
        <w:rPr>
          <w:rFonts w:ascii="Arial" w:hAnsi="Arial" w:cs="Arial"/>
          <w:szCs w:val="24"/>
        </w:rPr>
        <w:t xml:space="preserve">the </w:t>
      </w:r>
      <w:r w:rsidR="00C67512"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00C67512"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00C67512"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00C67512" w:rsidRPr="004651B0">
        <w:rPr>
          <w:rFonts w:ascii="Arial" w:hAnsi="Arial" w:cs="Arial"/>
          <w:szCs w:val="24"/>
        </w:rPr>
        <w:t>hand would likely drop the object</w:t>
      </w:r>
      <w:r w:rsidR="00CB189E" w:rsidRPr="004651B0">
        <w:rPr>
          <w:rFonts w:ascii="Arial" w:hAnsi="Arial" w:cs="Arial"/>
          <w:szCs w:val="24"/>
        </w:rPr>
        <w:t>,</w:t>
      </w:r>
      <w:r w:rsidR="00C67512"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00C67512" w:rsidRPr="004651B0">
        <w:rPr>
          <w:rFonts w:ascii="Arial" w:hAnsi="Arial" w:cs="Arial"/>
          <w:szCs w:val="24"/>
        </w:rPr>
        <w:t xml:space="preserve"> not able t</w:t>
      </w:r>
      <w:r w:rsidR="00FF3C48" w:rsidRPr="004651B0">
        <w:rPr>
          <w:rFonts w:ascii="Arial" w:hAnsi="Arial" w:cs="Arial"/>
          <w:szCs w:val="24"/>
        </w:rPr>
        <w:t>o</w:t>
      </w:r>
      <w:r w:rsidR="00C67512" w:rsidRPr="004651B0">
        <w:rPr>
          <w:rFonts w:ascii="Arial" w:hAnsi="Arial" w:cs="Arial"/>
          <w:szCs w:val="24"/>
        </w:rPr>
        <w:t xml:space="preserve"> feel pain, whether it is fro</w:t>
      </w:r>
      <w:r w:rsidR="00FF3C48" w:rsidRPr="004651B0">
        <w:rPr>
          <w:rFonts w:ascii="Arial" w:hAnsi="Arial" w:cs="Arial"/>
          <w:szCs w:val="24"/>
        </w:rPr>
        <w:t>m</w:t>
      </w:r>
      <w:r w:rsidR="00C67512" w:rsidRPr="004651B0">
        <w:rPr>
          <w:rFonts w:ascii="Arial" w:hAnsi="Arial" w:cs="Arial"/>
          <w:szCs w:val="24"/>
        </w:rPr>
        <w:t xml:space="preserve"> a sharp object or a burning surface.</w:t>
      </w:r>
      <w:r w:rsidR="00EE7CB4">
        <w:rPr>
          <w:rFonts w:ascii="Arial" w:hAnsi="Arial" w:cs="Arial"/>
          <w:szCs w:val="24"/>
        </w:rPr>
        <w:t xml:space="preserve"> </w:t>
      </w:r>
      <w:r w:rsidR="00C67512" w:rsidRPr="004651B0">
        <w:rPr>
          <w:rFonts w:ascii="Arial" w:hAnsi="Arial" w:cs="Arial"/>
          <w:szCs w:val="24"/>
        </w:rPr>
        <w:t xml:space="preserve">Efforts to tackle this issue include </w:t>
      </w:r>
      <w:r w:rsidR="000F216A">
        <w:rPr>
          <w:rFonts w:ascii="Arial" w:hAnsi="Arial" w:cs="Arial"/>
          <w:szCs w:val="24"/>
        </w:rPr>
        <w:t>developing</w:t>
      </w:r>
      <w:r w:rsidR="00C67512" w:rsidRPr="004651B0">
        <w:rPr>
          <w:rFonts w:ascii="Arial" w:hAnsi="Arial" w:cs="Arial"/>
          <w:szCs w:val="24"/>
        </w:rPr>
        <w:t xml:space="preserve"> </w:t>
      </w:r>
      <w:r w:rsidR="000F216A">
        <w:rPr>
          <w:rFonts w:ascii="Arial" w:hAnsi="Arial" w:cs="Arial"/>
          <w:szCs w:val="24"/>
        </w:rPr>
        <w:t xml:space="preserve">a </w:t>
      </w:r>
      <w:r w:rsidR="00C67512" w:rsidRPr="004651B0">
        <w:rPr>
          <w:rFonts w:ascii="Arial" w:hAnsi="Arial" w:cs="Arial"/>
          <w:szCs w:val="24"/>
        </w:rPr>
        <w:t>wearable sensory feedback device</w:t>
      </w:r>
      <w:r w:rsidR="00FF3C48" w:rsidRPr="004651B0">
        <w:rPr>
          <w:rFonts w:ascii="Arial" w:hAnsi="Arial" w:cs="Arial"/>
          <w:szCs w:val="24"/>
        </w:rPr>
        <w:t xml:space="preserve"> (SFD),</w:t>
      </w:r>
      <w:r w:rsidR="00C67512" w:rsidRPr="004651B0">
        <w:rPr>
          <w:rFonts w:ascii="Arial" w:hAnsi="Arial" w:cs="Arial"/>
          <w:szCs w:val="24"/>
        </w:rPr>
        <w:t xml:space="preserve"> which display</w:t>
      </w:r>
      <w:r w:rsidR="00FF3C48" w:rsidRPr="004651B0">
        <w:rPr>
          <w:rFonts w:ascii="Arial" w:hAnsi="Arial" w:cs="Arial"/>
          <w:szCs w:val="24"/>
        </w:rPr>
        <w:t>s</w:t>
      </w:r>
      <w:r w:rsidR="00CB78AF">
        <w:rPr>
          <w:rFonts w:ascii="Arial" w:hAnsi="Arial" w:cs="Arial"/>
          <w:szCs w:val="24"/>
        </w:rPr>
        <w:t xml:space="preserve"> cutaneous</w:t>
      </w:r>
      <w:r w:rsidR="00C67512" w:rsidRPr="004651B0">
        <w:rPr>
          <w:rFonts w:ascii="Arial" w:hAnsi="Arial" w:cs="Arial"/>
          <w:szCs w:val="24"/>
        </w:rPr>
        <w:t xml:space="preserve"> sensory data on </w:t>
      </w:r>
      <w:r w:rsidR="000F216A">
        <w:rPr>
          <w:rFonts w:ascii="Arial" w:hAnsi="Arial" w:cs="Arial"/>
          <w:szCs w:val="24"/>
        </w:rPr>
        <w:t>the</w:t>
      </w:r>
      <w:r w:rsidR="00C67512" w:rsidRPr="004651B0">
        <w:rPr>
          <w:rFonts w:ascii="Arial" w:hAnsi="Arial" w:cs="Arial"/>
          <w:szCs w:val="24"/>
        </w:rPr>
        <w:t xml:space="preserve"> part of the body that </w:t>
      </w:r>
      <w:r w:rsidR="00FF3C48" w:rsidRPr="004651B0">
        <w:rPr>
          <w:rFonts w:ascii="Arial" w:hAnsi="Arial" w:cs="Arial"/>
          <w:szCs w:val="24"/>
        </w:rPr>
        <w:t>is not biologically inhibited</w:t>
      </w:r>
      <w:r w:rsidR="00C67512" w:rsidRPr="004651B0">
        <w:rPr>
          <w:rFonts w:ascii="Arial" w:hAnsi="Arial" w:cs="Arial"/>
          <w:szCs w:val="24"/>
        </w:rPr>
        <w:t>. The feasibility of</w:t>
      </w:r>
      <w:r w:rsidR="00FF3C48" w:rsidRPr="004651B0">
        <w:rPr>
          <w:rFonts w:ascii="Arial" w:hAnsi="Arial" w:cs="Arial"/>
          <w:szCs w:val="24"/>
        </w:rPr>
        <w:t xml:space="preserve"> a</w:t>
      </w:r>
      <w:r w:rsidR="008E1DFB">
        <w:rPr>
          <w:rFonts w:ascii="Arial" w:hAnsi="Arial" w:cs="Arial"/>
          <w:szCs w:val="24"/>
        </w:rPr>
        <w:t>n</w:t>
      </w:r>
      <w:r w:rsidR="00FF3C48" w:rsidRPr="004651B0">
        <w:rPr>
          <w:rFonts w:ascii="Arial" w:hAnsi="Arial" w:cs="Arial"/>
          <w:szCs w:val="24"/>
        </w:rPr>
        <w:t xml:space="preserve"> SFD</w:t>
      </w:r>
      <w:r w:rsidR="00C67512"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00C67512" w:rsidRPr="004651B0">
        <w:rPr>
          <w:rFonts w:ascii="Arial" w:hAnsi="Arial" w:cs="Arial"/>
          <w:szCs w:val="24"/>
        </w:rPr>
        <w:t xml:space="preserve"> and prosthes</w:t>
      </w:r>
      <w:r w:rsidR="000F216A">
        <w:rPr>
          <w:rFonts w:ascii="Arial" w:hAnsi="Arial" w:cs="Arial"/>
          <w:szCs w:val="24"/>
        </w:rPr>
        <w:t>e</w:t>
      </w:r>
      <w:r w:rsidR="00C67512" w:rsidRPr="004651B0">
        <w:rPr>
          <w:rFonts w:ascii="Arial" w:hAnsi="Arial" w:cs="Arial"/>
          <w:szCs w:val="24"/>
        </w:rPr>
        <w:t xml:space="preserve">s. Furthermore, these </w:t>
      </w:r>
      <w:r w:rsidR="00FF3C48" w:rsidRPr="004651B0">
        <w:rPr>
          <w:rFonts w:ascii="Arial" w:hAnsi="Arial" w:cs="Arial"/>
          <w:szCs w:val="24"/>
        </w:rPr>
        <w:t xml:space="preserve">SFDs </w:t>
      </w:r>
      <w:r w:rsidR="00C67512"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00C67512" w:rsidRPr="004651B0">
        <w:rPr>
          <w:rFonts w:ascii="Arial" w:hAnsi="Arial" w:cs="Arial"/>
          <w:szCs w:val="24"/>
        </w:rPr>
        <w:t xml:space="preserve">. </w:t>
      </w:r>
      <w:r w:rsidR="00FF3C48" w:rsidRPr="004651B0">
        <w:rPr>
          <w:rFonts w:ascii="Arial" w:hAnsi="Arial" w:cs="Arial"/>
          <w:szCs w:val="24"/>
        </w:rPr>
        <w:t xml:space="preserve">Various </w:t>
      </w:r>
      <w:r w:rsidR="00C67512"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00C67512"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634B013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r w:rsidR="005315E2">
        <w:rPr>
          <w:rFonts w:ascii="Arial" w:hAnsi="Arial" w:cs="Arial"/>
          <w:szCs w:val="24"/>
        </w:rPr>
        <w:t>m</w:t>
      </w:r>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w:t>
      </w:r>
      <w:r w:rsidR="008E1DFB">
        <w:rPr>
          <w:rFonts w:ascii="Arial" w:hAnsi="Arial" w:cs="Arial"/>
          <w:szCs w:val="24"/>
        </w:rPr>
        <w:t>three</w:t>
      </w:r>
      <w:r w:rsidRPr="004651B0">
        <w:rPr>
          <w:rFonts w:ascii="Arial" w:hAnsi="Arial" w:cs="Arial"/>
          <w:szCs w:val="24"/>
        </w:rPr>
        <w:t xml:space="preserve">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r w:rsidR="005315E2">
        <w:rPr>
          <w:rFonts w:ascii="Arial" w:hAnsi="Arial" w:cs="Arial"/>
          <w:szCs w:val="24"/>
        </w:rPr>
        <w:t xml:space="preserve">category </w:t>
      </w:r>
      <w:r w:rsidRPr="004651B0">
        <w:rPr>
          <w:rFonts w:ascii="Arial" w:hAnsi="Arial" w:cs="Arial"/>
          <w:szCs w:val="24"/>
        </w:rPr>
        <w:t>involves surgical approaches, somatotopically match</w:t>
      </w:r>
      <w:r w:rsidR="005315E2">
        <w:rPr>
          <w:rFonts w:ascii="Arial" w:hAnsi="Arial" w:cs="Arial"/>
          <w:szCs w:val="24"/>
        </w:rPr>
        <w:t>ed</w:t>
      </w:r>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Therefore, a</w:t>
      </w:r>
      <w:r w:rsidR="008E1DFB">
        <w:rPr>
          <w:rFonts w:ascii="Arial" w:hAnsi="Arial" w:cs="Arial"/>
          <w:szCs w:val="24"/>
        </w:rPr>
        <w:t>n</w:t>
      </w:r>
      <w:r w:rsidRPr="004651B0">
        <w:rPr>
          <w:rFonts w:ascii="Arial" w:hAnsi="Arial" w:cs="Arial"/>
          <w:szCs w:val="24"/>
        </w:rPr>
        <w:t xml:space="preserve">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lastRenderedPageBreak/>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1614135E"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8E1DFB">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an artificial 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r w:rsidR="00605AE4">
        <w:rPr>
          <w:rFonts w:ascii="Arial" w:hAnsi="Arial" w:cs="Arial"/>
          <w:szCs w:val="24"/>
        </w:rPr>
        <w:t>This suggests tha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E1DFB">
        <w:rPr>
          <w:rFonts w:ascii="Arial" w:hAnsi="Arial" w:cs="Arial"/>
          <w:szCs w:val="24"/>
        </w:rPr>
        <w:t>n</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7BAA85C9"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 xml:space="preserve">s ability to control the forces on their fingers, and the method </w:t>
      </w:r>
      <w:r w:rsidRPr="004651B0">
        <w:rPr>
          <w:rFonts w:ascii="Arial" w:hAnsi="Arial" w:cs="Arial"/>
          <w:szCs w:val="24"/>
        </w:rPr>
        <w:lastRenderedPageBreak/>
        <w:t>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605AE4">
        <w:rPr>
          <w:rFonts w:ascii="Arial" w:hAnsi="Arial" w:cs="Arial"/>
          <w:szCs w:val="24"/>
        </w:rPr>
        <w:t>However,</w:t>
      </w:r>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1B37B400"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Although vibrotactile feedback has proven to be an effective, affordable, and 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 xml:space="preserve">Various </w:t>
      </w:r>
      <w:r w:rsidR="00C553EA">
        <w:rPr>
          <w:rFonts w:ascii="Arial" w:hAnsi="Arial" w:cs="Arial"/>
          <w:szCs w:val="24"/>
        </w:rPr>
        <w:lastRenderedPageBreak/>
        <w:t>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5C9D9C18"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605AE4">
        <w:rPr>
          <w:rFonts w:ascii="Arial" w:hAnsi="Arial" w:cs="Arial"/>
          <w:szCs w:val="24"/>
        </w:rPr>
        <w:t>contacts</w:t>
      </w:r>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53112A75"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DB37D2">
        <w:rPr>
          <w:rFonts w:ascii="Arial" w:hAnsi="Arial" w:cs="Arial"/>
          <w:szCs w:val="24"/>
        </w:rPr>
        <w:t>Molina et al. used a pneumatic actuator made from latex rubber tubing to display the pressure measured on the fingertips of an artificial or insensate hand. The rubber tube having a 1/8</w:t>
      </w:r>
      <w:r w:rsidR="00C020E2" w:rsidRPr="00DB37D2">
        <w:rPr>
          <w:rFonts w:ascii="Arial" w:hAnsi="Arial" w:cs="Arial"/>
          <w:szCs w:val="24"/>
        </w:rPr>
        <w:t>"</w:t>
      </w:r>
      <w:r w:rsidRPr="00DB37D2">
        <w:rPr>
          <w:rFonts w:ascii="Arial" w:hAnsi="Arial" w:cs="Arial"/>
          <w:szCs w:val="24"/>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w:t>
      </w:r>
      <w:r w:rsidRPr="00DB37D2">
        <w:rPr>
          <w:rFonts w:ascii="Arial" w:hAnsi="Arial" w:cs="Arial"/>
          <w:szCs w:val="24"/>
        </w:rPr>
        <w:lastRenderedPageBreak/>
        <w:t>rack and pinion connected to a servo to inflate and deflate the balloon as desired</w:t>
      </w:r>
      <w:r w:rsidR="00C25D35" w:rsidRPr="00DB37D2">
        <w:rPr>
          <w:rFonts w:ascii="Arial" w:hAnsi="Arial" w:cs="Arial"/>
          <w:szCs w:val="24"/>
        </w:rPr>
        <w:t xml:space="preserve"> </w:t>
      </w:r>
      <w:r w:rsidR="00C25D35" w:rsidRPr="00DB37D2">
        <w:rPr>
          <w:rFonts w:ascii="Arial" w:hAnsi="Arial" w:cs="Arial"/>
          <w:szCs w:val="24"/>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DB37D2">
        <w:rPr>
          <w:rFonts w:ascii="Arial" w:hAnsi="Arial" w:cs="Arial"/>
          <w:szCs w:val="24"/>
        </w:rPr>
        <w:fldChar w:fldCharType="separate"/>
      </w:r>
      <w:r w:rsidR="00C25D35" w:rsidRPr="00DB37D2">
        <w:rPr>
          <w:rFonts w:ascii="Arial" w:hAnsi="Arial" w:cs="Arial"/>
          <w:noProof/>
          <w:szCs w:val="24"/>
        </w:rPr>
        <w:t>(Molina 2021)</w:t>
      </w:r>
      <w:r w:rsidR="00C25D35" w:rsidRPr="00DB37D2">
        <w:rPr>
          <w:rFonts w:ascii="Arial" w:hAnsi="Arial" w:cs="Arial"/>
          <w:szCs w:val="24"/>
        </w:rPr>
        <w:fldChar w:fldCharType="end"/>
      </w:r>
      <w:r w:rsidR="00C25D35" w:rsidRPr="00DB37D2">
        <w:rPr>
          <w:rFonts w:ascii="Arial" w:hAnsi="Arial" w:cs="Arial"/>
          <w:szCs w:val="24"/>
        </w:rPr>
        <w:t>.</w:t>
      </w:r>
      <w:r w:rsidR="00C25D35">
        <w:rPr>
          <w:rFonts w:ascii="Arial" w:hAnsi="Arial" w:cs="Arial"/>
          <w:szCs w:val="24"/>
        </w:rPr>
        <w:t xml:space="preserve"> </w:t>
      </w:r>
      <w:r w:rsidRPr="004651B0">
        <w:rPr>
          <w:rFonts w:ascii="Arial" w:hAnsi="Arial" w:cs="Arial"/>
          <w:szCs w:val="24"/>
        </w:rPr>
        <w:t>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lastRenderedPageBreak/>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2FAECDF"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w:t>
      </w:r>
      <w:bookmarkStart w:id="40" w:name="_Hlk72772902"/>
      <w:r w:rsidR="00B97E6E" w:rsidRPr="00B97E6E">
        <w:rPr>
          <w:rFonts w:ascii="Arial" w:hAnsi="Arial" w:cs="Arial"/>
          <w:color w:val="FF0000"/>
          <w:szCs w:val="24"/>
        </w:rPr>
        <w:t xml:space="preserve">Hence, </w:t>
      </w:r>
      <w:r w:rsidR="00B97E6E">
        <w:rPr>
          <w:rFonts w:ascii="Arial" w:hAnsi="Arial" w:cs="Arial"/>
          <w:color w:val="FF0000"/>
          <w:szCs w:val="24"/>
        </w:rPr>
        <w:t xml:space="preserve">vibrations </w:t>
      </w:r>
      <w:r w:rsidR="00195BE1">
        <w:rPr>
          <w:rFonts w:ascii="Arial" w:hAnsi="Arial" w:cs="Arial"/>
          <w:color w:val="FF0000"/>
          <w:szCs w:val="24"/>
        </w:rPr>
        <w:t xml:space="preserve">are </w:t>
      </w:r>
      <w:r w:rsidR="00B97E6E">
        <w:rPr>
          <w:rFonts w:ascii="Arial" w:hAnsi="Arial" w:cs="Arial"/>
          <w:color w:val="FF0000"/>
          <w:szCs w:val="24"/>
        </w:rPr>
        <w:t xml:space="preserve">most appropriate for short, occasional feedback as it can be sharp and clear, but can cause discomfort and desensitization with overuse. </w:t>
      </w:r>
      <w:bookmarkEnd w:id="40"/>
      <w:r w:rsidRPr="004651B0">
        <w:rPr>
          <w:rFonts w:ascii="Arial" w:hAnsi="Arial" w:cs="Arial"/>
          <w:szCs w:val="24"/>
        </w:rPr>
        <w:t xml:space="preserve">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w:t>
      </w:r>
      <w:bookmarkStart w:id="41" w:name="_Hlk72773235"/>
      <w:r w:rsidR="00406E5A">
        <w:rPr>
          <w:rFonts w:ascii="Arial" w:hAnsi="Arial" w:cs="Arial"/>
          <w:color w:val="FF0000"/>
          <w:szCs w:val="24"/>
        </w:rPr>
        <w:t xml:space="preserve">The ideal applications of electric feedback are </w:t>
      </w:r>
      <w:r w:rsidR="00FC4544">
        <w:rPr>
          <w:rFonts w:ascii="Arial" w:hAnsi="Arial" w:cs="Arial"/>
          <w:color w:val="FF0000"/>
          <w:szCs w:val="24"/>
        </w:rPr>
        <w:t>like</w:t>
      </w:r>
      <w:r w:rsidR="00406E5A">
        <w:rPr>
          <w:rFonts w:ascii="Arial" w:hAnsi="Arial" w:cs="Arial"/>
          <w:color w:val="FF0000"/>
          <w:szCs w:val="24"/>
        </w:rPr>
        <w:t xml:space="preserve"> those of vibrotactile feedback, with added considerations regarding electric hazards. </w:t>
      </w:r>
      <w:bookmarkEnd w:id="41"/>
      <w:r w:rsidRPr="004651B0">
        <w:rPr>
          <w:rFonts w:ascii="Arial" w:hAnsi="Arial" w:cs="Arial"/>
          <w:szCs w:val="24"/>
        </w:rPr>
        <w:t xml:space="preserve">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bookmarkStart w:id="42" w:name="_Hlk72774980"/>
      <w:r w:rsidR="00AA7AFA" w:rsidRPr="00AA7AFA">
        <w:rPr>
          <w:rFonts w:ascii="Arial" w:hAnsi="Arial" w:cs="Arial"/>
          <w:color w:val="FF0000"/>
          <w:szCs w:val="24"/>
        </w:rPr>
        <w:t xml:space="preserve">Given the </w:t>
      </w:r>
      <w:r w:rsidR="00FC4544">
        <w:rPr>
          <w:rFonts w:ascii="Arial" w:hAnsi="Arial" w:cs="Arial"/>
          <w:color w:val="FF0000"/>
          <w:szCs w:val="24"/>
        </w:rPr>
        <w:t>reported</w:t>
      </w:r>
      <w:r w:rsidR="00AA7AFA" w:rsidRPr="00AA7AFA">
        <w:rPr>
          <w:rFonts w:ascii="Arial" w:hAnsi="Arial" w:cs="Arial"/>
          <w:color w:val="FF0000"/>
          <w:szCs w:val="24"/>
        </w:rPr>
        <w:t xml:space="preserve"> advantages of mechanotactile feedback, </w:t>
      </w:r>
      <w:r w:rsidR="00AA7AFA">
        <w:rPr>
          <w:rFonts w:ascii="Arial" w:hAnsi="Arial" w:cs="Arial"/>
          <w:color w:val="FF0000"/>
          <w:szCs w:val="24"/>
        </w:rPr>
        <w:t>t</w:t>
      </w:r>
      <w:r w:rsidR="001C72C8" w:rsidRPr="00AA7AFA">
        <w:rPr>
          <w:rFonts w:ascii="Arial" w:hAnsi="Arial" w:cs="Arial"/>
          <w:color w:val="FF0000"/>
          <w:szCs w:val="24"/>
        </w:rPr>
        <w:t>here is a need for smaller and more ergonomic mechanotactile actuators</w:t>
      </w:r>
      <w:r w:rsidR="00AA7AFA">
        <w:rPr>
          <w:rFonts w:ascii="Arial" w:hAnsi="Arial" w:cs="Arial"/>
          <w:color w:val="FF0000"/>
          <w:szCs w:val="24"/>
        </w:rPr>
        <w:t xml:space="preserve"> that could be more easily integrated into wearable devices</w:t>
      </w:r>
      <w:bookmarkEnd w:id="42"/>
      <w:r w:rsidR="00AA7AFA" w:rsidRPr="00AA7AFA">
        <w:rPr>
          <w:rFonts w:ascii="Arial" w:hAnsi="Arial" w:cs="Arial"/>
          <w:color w:val="FF0000"/>
          <w:szCs w:val="24"/>
        </w:rPr>
        <w:t>.</w:t>
      </w:r>
      <w:r w:rsidR="001C72C8" w:rsidRPr="00AA7AFA">
        <w:rPr>
          <w:rFonts w:ascii="Arial" w:hAnsi="Arial" w:cs="Arial"/>
          <w:color w:val="FF0000"/>
          <w:szCs w:val="24"/>
        </w:rPr>
        <w:t xml:space="preserve">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026490CC" w14:textId="7582BC9A" w:rsidR="00C67512" w:rsidRDefault="6DE2B9E5" w:rsidP="00DB37D2">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w:t>
      </w:r>
      <w:proofErr w:type="gramStart"/>
      <w:r w:rsidR="00B671B9" w:rsidRPr="004651B0">
        <w:rPr>
          <w:rFonts w:ascii="Arial" w:hAnsi="Arial" w:cs="Arial"/>
          <w:szCs w:val="24"/>
        </w:rPr>
        <w:t>SFD</w:t>
      </w:r>
      <w:proofErr w:type="gramEnd"/>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w:t>
      </w:r>
      <w:r w:rsidRPr="004651B0">
        <w:rPr>
          <w:rFonts w:ascii="Arial" w:hAnsi="Arial" w:cs="Arial"/>
          <w:szCs w:val="24"/>
        </w:rPr>
        <w:lastRenderedPageBreak/>
        <w:t xml:space="preserve">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w:t>
      </w:r>
      <w:bookmarkStart w:id="43" w:name="_Hlk72774218"/>
      <w:r w:rsidRPr="004651B0">
        <w:rPr>
          <w:rFonts w:ascii="Arial" w:hAnsi="Arial" w:cs="Arial"/>
          <w:szCs w:val="24"/>
        </w:rPr>
        <w:t xml:space="preserve">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w:t>
      </w:r>
      <w:bookmarkEnd w:id="43"/>
      <w:r w:rsidRPr="004651B0">
        <w:rPr>
          <w:rFonts w:ascii="Arial" w:hAnsi="Arial" w:cs="Arial"/>
          <w:szCs w:val="24"/>
        </w:rPr>
        <w:t xml:space="preserve">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605AE4">
        <w:rPr>
          <w:rFonts w:ascii="Arial" w:hAnsi="Arial" w:cs="Arial"/>
          <w:szCs w:val="24"/>
        </w:rPr>
        <w:t>Furthermore, o</w:t>
      </w:r>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00605AE4">
        <w:rPr>
          <w:rFonts w:ascii="Arial" w:hAnsi="Arial" w:cs="Arial"/>
          <w:szCs w:val="24"/>
        </w:rPr>
        <w:t xml:space="preserve"> on the target users and expanding longer periods</w:t>
      </w:r>
      <w:r w:rsidRPr="004651B0">
        <w:rPr>
          <w:rFonts w:ascii="Arial" w:hAnsi="Arial" w:cs="Arial"/>
          <w:szCs w:val="24"/>
        </w:rPr>
        <w:t>.</w:t>
      </w:r>
      <w:r w:rsidR="001C72C8">
        <w:rPr>
          <w:rFonts w:ascii="Arial" w:hAnsi="Arial" w:cs="Arial"/>
          <w:szCs w:val="24"/>
        </w:rPr>
        <w:t xml:space="preserve"> </w:t>
      </w:r>
      <w:r w:rsidRPr="004651B0">
        <w:rPr>
          <w:rFonts w:ascii="Arial" w:hAnsi="Arial" w:cs="Arial"/>
          <w:szCs w:val="24"/>
        </w:rPr>
        <w:t xml:space="preserve">This paper 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500F58">
        <w:rPr>
          <w:rFonts w:ascii="Arial" w:hAnsi="Arial" w:cs="Arial"/>
          <w:szCs w:val="24"/>
        </w:rPr>
        <w:t>;</w:t>
      </w:r>
      <w:r w:rsidRPr="004651B0">
        <w:rPr>
          <w:rFonts w:ascii="Arial" w:hAnsi="Arial" w:cs="Arial"/>
          <w:szCs w:val="24"/>
        </w:rPr>
        <w:t xml:space="preserve"> </w:t>
      </w:r>
      <w:r w:rsidR="00500F58">
        <w:rPr>
          <w:rFonts w:ascii="Arial" w:hAnsi="Arial" w:cs="Arial"/>
          <w:szCs w:val="24"/>
        </w:rPr>
        <w:t>b</w:t>
      </w:r>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r w:rsidR="001C72C8">
        <w:rPr>
          <w:rFonts w:ascii="Arial" w:hAnsi="Arial" w:cs="Arial"/>
          <w:szCs w:val="24"/>
        </w:rPr>
        <w:t xml:space="preserve"> </w:t>
      </w:r>
      <w:r w:rsidR="001C72C8" w:rsidRPr="003B4AF5">
        <w:rPr>
          <w:rFonts w:ascii="Arial" w:hAnsi="Arial" w:cs="Arial"/>
          <w:color w:val="FF0000"/>
          <w:szCs w:val="24"/>
        </w:rPr>
        <w:t>The development of a comprehensive sensory feedback device</w:t>
      </w:r>
      <w:r w:rsidR="001C72C8">
        <w:rPr>
          <w:rFonts w:ascii="Arial" w:hAnsi="Arial" w:cs="Arial"/>
          <w:color w:val="FF0000"/>
          <w:szCs w:val="24"/>
        </w:rPr>
        <w:t xml:space="preserve"> that can be incorporated into the daily lives of prothesis users and sensory impaired patients would likely be revolutionary to the field and would significantly improve the quality of life of its users. </w:t>
      </w:r>
      <w:bookmarkStart w:id="44" w:name="_Hlk72774766"/>
      <w:r w:rsidR="001C72C8">
        <w:rPr>
          <w:rFonts w:ascii="Arial" w:hAnsi="Arial" w:cs="Arial"/>
          <w:color w:val="FF0000"/>
          <w:szCs w:val="24"/>
        </w:rPr>
        <w:t xml:space="preserve">Such a device would also be ground-breaking in the fields of teleoperated robots and virtual reality as the key sensations of the hand would be completely communicated artificially through mechanical means.  </w:t>
      </w:r>
      <w:bookmarkEnd w:id="44"/>
    </w:p>
    <w:p w14:paraId="37CBA75A" w14:textId="5B0ACE74" w:rsidR="009D267B" w:rsidRDefault="009D267B" w:rsidP="00DB37D2">
      <w:pPr>
        <w:spacing w:after="0" w:line="240" w:lineRule="auto"/>
        <w:contextualSpacing/>
        <w:jc w:val="both"/>
        <w:rPr>
          <w:rFonts w:ascii="Arial" w:hAnsi="Arial" w:cs="Arial"/>
          <w:szCs w:val="24"/>
        </w:rPr>
      </w:pPr>
    </w:p>
    <w:p w14:paraId="489F0C96" w14:textId="3C8B22ED" w:rsidR="003A17EE" w:rsidRPr="003A17EE" w:rsidRDefault="003A17EE" w:rsidP="00DB37D2">
      <w:pPr>
        <w:spacing w:after="0" w:line="240" w:lineRule="auto"/>
        <w:contextualSpacing/>
        <w:jc w:val="both"/>
        <w:rPr>
          <w:rFonts w:ascii="Arial" w:hAnsi="Arial" w:cs="Arial"/>
          <w:b/>
          <w:bCs/>
          <w:color w:val="FF0000"/>
          <w:szCs w:val="24"/>
        </w:rPr>
      </w:pPr>
      <w:r w:rsidRPr="003A17EE">
        <w:rPr>
          <w:rFonts w:ascii="Arial" w:hAnsi="Arial" w:cs="Arial"/>
          <w:b/>
          <w:bCs/>
          <w:color w:val="FF0000"/>
          <w:szCs w:val="24"/>
        </w:rPr>
        <w:t xml:space="preserve">4. </w:t>
      </w:r>
      <w:bookmarkStart w:id="45" w:name="_Hlk72586056"/>
      <w:r w:rsidRPr="003A17EE">
        <w:rPr>
          <w:rFonts w:ascii="Arial" w:hAnsi="Arial" w:cs="Arial"/>
          <w:b/>
          <w:bCs/>
          <w:color w:val="FF0000"/>
          <w:szCs w:val="24"/>
        </w:rPr>
        <w:t>Combination of WSGs and SFDs</w:t>
      </w:r>
      <w:bookmarkEnd w:id="45"/>
    </w:p>
    <w:p w14:paraId="187731D3" w14:textId="3106F849" w:rsidR="003A17EE" w:rsidRPr="003A17EE" w:rsidRDefault="003A17EE" w:rsidP="00DB37D2">
      <w:pPr>
        <w:spacing w:after="0" w:line="240" w:lineRule="auto"/>
        <w:contextualSpacing/>
        <w:jc w:val="both"/>
        <w:rPr>
          <w:rFonts w:ascii="Arial" w:hAnsi="Arial" w:cs="Arial"/>
          <w:color w:val="FF0000"/>
          <w:szCs w:val="24"/>
        </w:rPr>
      </w:pPr>
      <w:bookmarkStart w:id="46" w:name="_Hlk72586076"/>
      <w:r w:rsidRPr="003A17EE">
        <w:rPr>
          <w:rFonts w:ascii="Arial" w:hAnsi="Arial" w:cs="Arial"/>
          <w:color w:val="FF0000"/>
          <w:szCs w:val="24"/>
        </w:rPr>
        <w:t>As</w:t>
      </w:r>
      <w:r>
        <w:rPr>
          <w:rFonts w:ascii="Arial" w:hAnsi="Arial" w:cs="Arial"/>
          <w:color w:val="FF0000"/>
          <w:szCs w:val="24"/>
        </w:rPr>
        <w:t xml:space="preserve"> the previous sections covered WSGs and SFDs separately, this section focuses on projects that have integrated both devices.</w:t>
      </w:r>
      <w:r w:rsidR="003A397E">
        <w:rPr>
          <w:rFonts w:ascii="Arial" w:hAnsi="Arial" w:cs="Arial"/>
          <w:color w:val="FF0000"/>
          <w:szCs w:val="24"/>
        </w:rPr>
        <w:t xml:space="preserve"> </w:t>
      </w:r>
      <w:r w:rsidR="005D486C">
        <w:rPr>
          <w:rFonts w:ascii="Arial" w:hAnsi="Arial" w:cs="Arial"/>
          <w:color w:val="FF0000"/>
          <w:szCs w:val="24"/>
        </w:rPr>
        <w:t xml:space="preserve">Simons et al. built a feedback system for upper limb robotic prostheses by combing a wearable sensor glove on a prosthetic limb with a feedback armband for the user. They placed pressure pads on the fingertips containing conductive liquid. A battery powered, electro-fluidic control unit transferred the pressure to an armband that was actuated by shape memory alloys to generate axial, radial, and circumferential forces </w:t>
      </w:r>
      <w:r w:rsidR="005D486C">
        <w:rPr>
          <w:rFonts w:ascii="Arial" w:hAnsi="Arial" w:cs="Arial"/>
          <w:color w:val="FF0000"/>
          <w:szCs w:val="24"/>
        </w:rPr>
        <w:fldChar w:fldCharType="begin"/>
      </w:r>
      <w:r w:rsidR="00486451">
        <w:rPr>
          <w:rFonts w:ascii="Arial" w:hAnsi="Arial" w:cs="Arial"/>
          <w:color w:val="FF0000"/>
          <w:szCs w:val="24"/>
        </w:rPr>
        <w:instrText xml:space="preserve"> ADDIN EN.CITE &lt;EndNote&gt;&lt;Cite&gt;&lt;Author&gt;Simons&lt;/Author&gt;&lt;Year&gt;2021&lt;/Year&gt;&lt;RecNum&gt;144&lt;/RecNum&gt;&lt;DisplayText&gt;(Simons et al. 2021)&lt;/DisplayText&gt;&lt;record&gt;&lt;rec-number&gt;144&lt;/rec-number&gt;&lt;foreign-keys&gt;&lt;key app="EN" db-id="9tzd5awr0xevfgesp5250eddd20zf5s09zwx" timestamp="1621711441" guid="2569a05d-2178-417e-af9c-4eef697d65f1"&gt;144&lt;/key&gt;&lt;/foreign-keys&gt;&lt;ref-type name="Journal Article"&gt;17&lt;/ref-type&gt;&lt;contributors&gt;&lt;authors&gt;&lt;author&gt;Simons, Melanie F&lt;/author&gt;&lt;author&gt;Digumarti, Krishna Manaswi&lt;/author&gt;&lt;author&gt;Le, Nguyen Hao&lt;/author&gt;&lt;author&gt;Chen, Hsing-Yu&lt;/author&gt;&lt;author&gt;Carreira, Sara Correia&lt;/author&gt;&lt;author&gt;Zaghloul, Nouf SS&lt;/author&gt;&lt;author&gt;Diteesawat, Richard Suphapol&lt;/author&gt;&lt;author&gt;Garrad, Martin&lt;/author&gt;&lt;author&gt;Conn, Andrew T&lt;/author&gt;&lt;author&gt;Kent, Christopher&lt;/author&gt;&lt;/authors&gt;&lt;/contributors&gt;&lt;titles&gt;&lt;title&gt;B: Ionic Glove: A Soft Smart Wearable Sensory Feedback Device for Upper Limb Robotic Prostheses&lt;/title&gt;&lt;secondary-title&gt;IEEE Robotics and Automation Letters&lt;/secondary-title&gt;&lt;/titles&gt;&lt;periodical&gt;&lt;full-title&gt;IEEE Robotics and Automation Letters&lt;/full-title&gt;&lt;/periodical&gt;&lt;pages&gt;3311-3316&lt;/pages&gt;&lt;volume&gt;6&lt;/volume&gt;&lt;number&gt;2&lt;/number&gt;&lt;dates&gt;&lt;year&gt;2021&lt;/year&gt;&lt;/dates&gt;&lt;isbn&gt;2377-3766&lt;/isbn&gt;&lt;urls&gt;&lt;/urls&gt;&lt;/record&gt;&lt;/Cite&gt;&lt;/EndNote&gt;</w:instrText>
      </w:r>
      <w:r w:rsidR="005D486C">
        <w:rPr>
          <w:rFonts w:ascii="Arial" w:hAnsi="Arial" w:cs="Arial"/>
          <w:color w:val="FF0000"/>
          <w:szCs w:val="24"/>
        </w:rPr>
        <w:fldChar w:fldCharType="separate"/>
      </w:r>
      <w:r w:rsidR="005D486C">
        <w:rPr>
          <w:rFonts w:ascii="Arial" w:hAnsi="Arial" w:cs="Arial"/>
          <w:noProof/>
          <w:color w:val="FF0000"/>
          <w:szCs w:val="24"/>
        </w:rPr>
        <w:t>(Simons et al. 2021)</w:t>
      </w:r>
      <w:r w:rsidR="005D486C">
        <w:rPr>
          <w:rFonts w:ascii="Arial" w:hAnsi="Arial" w:cs="Arial"/>
          <w:color w:val="FF0000"/>
          <w:szCs w:val="24"/>
        </w:rPr>
        <w:fldChar w:fldCharType="end"/>
      </w:r>
      <w:r w:rsidR="005D486C">
        <w:rPr>
          <w:rFonts w:ascii="Arial" w:hAnsi="Arial" w:cs="Arial"/>
          <w:color w:val="FF0000"/>
          <w:szCs w:val="24"/>
        </w:rPr>
        <w:t xml:space="preserve">. </w:t>
      </w:r>
      <w:proofErr w:type="spellStart"/>
      <w:r w:rsidR="00F855D2">
        <w:rPr>
          <w:rFonts w:ascii="Arial" w:hAnsi="Arial" w:cs="Arial"/>
          <w:color w:val="FF0000"/>
          <w:szCs w:val="24"/>
        </w:rPr>
        <w:t>Baldi</w:t>
      </w:r>
      <w:proofErr w:type="spellEnd"/>
      <w:r w:rsidR="00F855D2">
        <w:rPr>
          <w:rFonts w:ascii="Arial" w:hAnsi="Arial" w:cs="Arial"/>
          <w:color w:val="FF0000"/>
          <w:szCs w:val="24"/>
        </w:rPr>
        <w:t xml:space="preserve"> et al. built a feedback system for enhanced sensing and touching</w:t>
      </w:r>
      <w:r w:rsidR="00486451">
        <w:rPr>
          <w:rFonts w:ascii="Arial" w:hAnsi="Arial" w:cs="Arial"/>
          <w:color w:val="FF0000"/>
          <w:szCs w:val="24"/>
        </w:rPr>
        <w:t xml:space="preserve"> using a wearable sensing/actuation system glove. It uses inertial and magnetic sensors for hand tracking and transfers this movement to cutaneous devices for force feedback </w:t>
      </w:r>
      <w:r w:rsidR="00486451">
        <w:rPr>
          <w:rFonts w:ascii="Arial" w:hAnsi="Arial" w:cs="Arial"/>
          <w:color w:val="FF0000"/>
          <w:szCs w:val="24"/>
        </w:rPr>
        <w:fldChar w:fldCharType="begin"/>
      </w:r>
      <w:r w:rsidR="009C3D76">
        <w:rPr>
          <w:rFonts w:ascii="Arial" w:hAnsi="Arial" w:cs="Arial"/>
          <w:color w:val="FF0000"/>
          <w:szCs w:val="24"/>
        </w:rPr>
        <w:instrText xml:space="preserve"> ADDIN EN.CITE &lt;EndNote&gt;&lt;Cite&gt;&lt;Author&gt;Baldi&lt;/Author&gt;&lt;Year&gt;2017&lt;/Year&gt;&lt;RecNum&gt;145&lt;/RecNum&gt;&lt;DisplayText&gt;(Baldi et al. 2017)&lt;/DisplayText&gt;&lt;record&gt;&lt;rec-number&gt;145&lt;/rec-number&gt;&lt;foreign-keys&gt;&lt;key app="EN" db-id="9tzd5awr0xevfgesp5250eddd20zf5s09zwx" timestamp="1621713220" guid="7a59773d-d095-4298-affa-666680ee6ea0"&gt;145&lt;/key&gt;&lt;/foreign-keys&gt;&lt;ref-type name="Journal Article"&gt;17&lt;/ref-type&gt;&lt;contributors&gt;&lt;authors&gt;&lt;author&gt;Baldi, Tommaso Lisini&lt;/author&gt;&lt;author&gt;Scheggi, Stefano&lt;/author&gt;&lt;author&gt;Meli, Leonardo&lt;/author&gt;&lt;author&gt;Mohammadi, Mostafa&lt;/author&gt;&lt;author&gt;Prattichizzo, Domenico&lt;/author&gt;&lt;/authors&gt;&lt;/contributors&gt;&lt;titles&gt;&lt;title&gt;GESTO: A glove for enhanced sensing and touching based on inertial and magnetic sensors for hand tracking and cutaneous feedback&lt;/title&gt;&lt;secondary-title&gt;IEEE Transactions on Human-Machine Systems&lt;/secondary-title&gt;&lt;/titles&gt;&lt;periodical&gt;&lt;full-title&gt;IEEE Transactions on Human-Machine Systems&lt;/full-title&gt;&lt;/periodical&gt;&lt;pages&gt;1066-1076&lt;/pages&gt;&lt;volume&gt;47&lt;/volume&gt;&lt;number&gt;6&lt;/number&gt;&lt;dates&gt;&lt;year&gt;2017&lt;/year&gt;&lt;/dates&gt;&lt;isbn&gt;2168-2291&lt;/isbn&gt;&lt;urls&gt;&lt;/urls&gt;&lt;/record&gt;&lt;/Cite&gt;&lt;/EndNote&gt;</w:instrText>
      </w:r>
      <w:r w:rsidR="00486451">
        <w:rPr>
          <w:rFonts w:ascii="Arial" w:hAnsi="Arial" w:cs="Arial"/>
          <w:color w:val="FF0000"/>
          <w:szCs w:val="24"/>
        </w:rPr>
        <w:fldChar w:fldCharType="separate"/>
      </w:r>
      <w:r w:rsidR="00486451">
        <w:rPr>
          <w:rFonts w:ascii="Arial" w:hAnsi="Arial" w:cs="Arial"/>
          <w:noProof/>
          <w:color w:val="FF0000"/>
          <w:szCs w:val="24"/>
        </w:rPr>
        <w:t>(Baldi et al. 2017)</w:t>
      </w:r>
      <w:r w:rsidR="00486451">
        <w:rPr>
          <w:rFonts w:ascii="Arial" w:hAnsi="Arial" w:cs="Arial"/>
          <w:color w:val="FF0000"/>
          <w:szCs w:val="24"/>
        </w:rPr>
        <w:fldChar w:fldCharType="end"/>
      </w:r>
      <w:r w:rsidR="00486451">
        <w:rPr>
          <w:rFonts w:ascii="Arial" w:hAnsi="Arial" w:cs="Arial"/>
          <w:color w:val="FF0000"/>
          <w:szCs w:val="24"/>
        </w:rPr>
        <w:t xml:space="preserve">. </w:t>
      </w:r>
      <w:r w:rsidR="009C3D76">
        <w:rPr>
          <w:rFonts w:ascii="Arial" w:hAnsi="Arial" w:cs="Arial"/>
          <w:color w:val="FF0000"/>
          <w:szCs w:val="24"/>
        </w:rPr>
        <w:t xml:space="preserve">Schwedt et al. build a sensor glove to detect color with a feedback system for those with vision-loss or trouble perceiving color. There is an optical color sensor on the fingertip and a haptic feedback device integrated into an </w:t>
      </w:r>
      <w:r w:rsidR="009C3D76">
        <w:rPr>
          <w:rFonts w:ascii="Arial" w:hAnsi="Arial" w:cs="Arial"/>
          <w:color w:val="FF0000"/>
          <w:szCs w:val="24"/>
        </w:rPr>
        <w:lastRenderedPageBreak/>
        <w:t xml:space="preserve">armband. The color data and finger selection is encoded using spatial and temporal parameters with positive color distinguishing results </w:t>
      </w:r>
      <w:r w:rsidR="009C3D76">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Schwerdt&lt;/Author&gt;&lt;Year&gt;2009&lt;/Year&gt;&lt;RecNum&gt;146&lt;/RecNum&gt;&lt;DisplayText&gt;(Schwerdt et al. 2009)&lt;/DisplayText&gt;&lt;record&gt;&lt;rec-number&gt;146&lt;/rec-number&gt;&lt;foreign-keys&gt;&lt;key app="EN" db-id="9tzd5awr0xevfgesp5250eddd20zf5s09zwx" timestamp="1621717713" guid="66da1da3-6c2f-4feb-9eb2-f69c9557982f"&gt;146&lt;/key&gt;&lt;/foreign-keys&gt;&lt;ref-type name="Conference Proceedings"&gt;10&lt;/ref-type&gt;&lt;contributors&gt;&lt;authors&gt;&lt;author&gt;Schwerdt, Helen N&lt;/author&gt;&lt;author&gt;Tapson, Jonathan&lt;/author&gt;&lt;author&gt;Etienne-Cummings, Ralph&lt;/author&gt;&lt;/authors&gt;&lt;/contributors&gt;&lt;titles&gt;&lt;title&gt;A color detection glove with haptic feedback for the visually disabled&lt;/title&gt;&lt;secondary-title&gt;2009 43rd Annual Conference on Information Sciences and Systems&lt;/secondary-title&gt;&lt;/titles&gt;&lt;pages&gt;681-686&lt;/pages&gt;&lt;dates&gt;&lt;year&gt;2009&lt;/year&gt;&lt;/dates&gt;&lt;publisher&gt;IEEE&lt;/publisher&gt;&lt;isbn&gt;1424427339&lt;/isbn&gt;&lt;urls&gt;&lt;/urls&gt;&lt;/record&gt;&lt;/Cite&gt;&lt;/EndNote&gt;</w:instrText>
      </w:r>
      <w:r w:rsidR="009C3D76">
        <w:rPr>
          <w:rFonts w:ascii="Arial" w:hAnsi="Arial" w:cs="Arial"/>
          <w:color w:val="FF0000"/>
          <w:szCs w:val="24"/>
        </w:rPr>
        <w:fldChar w:fldCharType="separate"/>
      </w:r>
      <w:r w:rsidR="009C3D76">
        <w:rPr>
          <w:rFonts w:ascii="Arial" w:hAnsi="Arial" w:cs="Arial"/>
          <w:noProof/>
          <w:color w:val="FF0000"/>
          <w:szCs w:val="24"/>
        </w:rPr>
        <w:t>(Schwerdt et al. 2009)</w:t>
      </w:r>
      <w:r w:rsidR="009C3D76">
        <w:rPr>
          <w:rFonts w:ascii="Arial" w:hAnsi="Arial" w:cs="Arial"/>
          <w:color w:val="FF0000"/>
          <w:szCs w:val="24"/>
        </w:rPr>
        <w:fldChar w:fldCharType="end"/>
      </w:r>
      <w:r w:rsidR="009C3D76">
        <w:rPr>
          <w:rFonts w:ascii="Arial" w:hAnsi="Arial" w:cs="Arial"/>
          <w:color w:val="FF0000"/>
          <w:szCs w:val="24"/>
        </w:rPr>
        <w:t xml:space="preserve">. </w:t>
      </w:r>
      <w:r w:rsidR="00247EA9">
        <w:rPr>
          <w:rFonts w:ascii="Arial" w:hAnsi="Arial" w:cs="Arial"/>
          <w:color w:val="FF0000"/>
          <w:szCs w:val="24"/>
        </w:rPr>
        <w:t xml:space="preserve">Bimbo et al. built a robotic teleoperation system using a </w:t>
      </w:r>
      <w:r w:rsidR="00EF5E7B">
        <w:rPr>
          <w:rFonts w:ascii="Arial" w:hAnsi="Arial" w:cs="Arial"/>
          <w:color w:val="FF0000"/>
          <w:szCs w:val="24"/>
        </w:rPr>
        <w:t xml:space="preserve">WSG </w:t>
      </w:r>
      <w:r w:rsidR="00EF5E7B" w:rsidRPr="00EF5E7B">
        <w:rPr>
          <w:rFonts w:ascii="Arial" w:hAnsi="Arial" w:cs="Arial"/>
          <w:color w:val="FF0000"/>
          <w:szCs w:val="24"/>
        </w:rPr>
        <w:t>with a 6 axis IMU</w:t>
      </w:r>
      <w:r w:rsidR="00EF5E7B">
        <w:rPr>
          <w:rFonts w:ascii="Arial" w:hAnsi="Arial" w:cs="Arial"/>
          <w:color w:val="FF0000"/>
          <w:szCs w:val="24"/>
        </w:rPr>
        <w:t xml:space="preserve"> that was placed on a robotic hand. A wearable haptic armband with four vibrating motors is placed on the arm to transfer motion </w:t>
      </w:r>
      <w:r w:rsidR="004D1BAD">
        <w:rPr>
          <w:rFonts w:ascii="Arial" w:hAnsi="Arial" w:cs="Arial"/>
          <w:color w:val="FF0000"/>
          <w:szCs w:val="24"/>
        </w:rPr>
        <w:t xml:space="preserve">to the user who is controlling the robotic hand </w:t>
      </w:r>
      <w:r w:rsidR="004D1BAD">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Bimbo&lt;/Author&gt;&lt;Year&gt;2017&lt;/Year&gt;&lt;RecNum&gt;147&lt;/RecNum&gt;&lt;DisplayText&gt;(Bimbo et al. 2017)&lt;/DisplayText&gt;&lt;record&gt;&lt;rec-number&gt;147&lt;/rec-number&gt;&lt;foreign-keys&gt;&lt;key app="EN" db-id="9tzd5awr0xevfgesp5250eddd20zf5s09zwx" timestamp="1621718946" guid="c9d5cda2-f000-458c-a037-822800064c9c"&gt;147&lt;/key&gt;&lt;/foreign-keys&gt;&lt;ref-type name="Conference Proceedings"&gt;10&lt;/ref-type&gt;&lt;contributors&gt;&lt;authors&gt;&lt;author&gt;Bimbo, Joao&lt;/author&gt;&lt;author&gt;Pacchierotti, Claudio&lt;/author&gt;&lt;author&gt;Aggravi, Marco&lt;/author&gt;&lt;author&gt;Tsagarakis, Nikos&lt;/author&gt;&lt;author&gt;Prattichizzo, Domenico&lt;/author&gt;&lt;/authors&gt;&lt;/contributors&gt;&lt;titles&gt;&lt;title&gt;Teleoperation in cluttered environments using wearable haptic feedback&lt;/title&gt;&lt;secondary-title&gt;2017 IEEE/RSJ International Conference on Intelligent Robots and Systems (IROS)&lt;/secondary-title&gt;&lt;/titles&gt;&lt;pages&gt;3401-3408&lt;/pages&gt;&lt;dates&gt;&lt;year&gt;2017&lt;/year&gt;&lt;/dates&gt;&lt;publisher&gt;IEEE&lt;/publisher&gt;&lt;isbn&gt;1538626829&lt;/isbn&gt;&lt;urls&gt;&lt;/urls&gt;&lt;/record&gt;&lt;/Cite&gt;&lt;/EndNote&gt;</w:instrText>
      </w:r>
      <w:r w:rsidR="004D1BAD">
        <w:rPr>
          <w:rFonts w:ascii="Arial" w:hAnsi="Arial" w:cs="Arial"/>
          <w:color w:val="FF0000"/>
          <w:szCs w:val="24"/>
        </w:rPr>
        <w:fldChar w:fldCharType="separate"/>
      </w:r>
      <w:r w:rsidR="004D1BAD">
        <w:rPr>
          <w:rFonts w:ascii="Arial" w:hAnsi="Arial" w:cs="Arial"/>
          <w:noProof/>
          <w:color w:val="FF0000"/>
          <w:szCs w:val="24"/>
        </w:rPr>
        <w:t>(Bimbo et al. 2017)</w:t>
      </w:r>
      <w:r w:rsidR="004D1BAD">
        <w:rPr>
          <w:rFonts w:ascii="Arial" w:hAnsi="Arial" w:cs="Arial"/>
          <w:color w:val="FF0000"/>
          <w:szCs w:val="24"/>
        </w:rPr>
        <w:fldChar w:fldCharType="end"/>
      </w:r>
      <w:r w:rsidR="004D1BAD">
        <w:rPr>
          <w:rFonts w:ascii="Arial" w:hAnsi="Arial" w:cs="Arial"/>
          <w:color w:val="FF0000"/>
          <w:szCs w:val="24"/>
        </w:rPr>
        <w:t>.</w:t>
      </w:r>
      <w:r w:rsidR="00E969A5">
        <w:rPr>
          <w:rFonts w:ascii="Arial" w:hAnsi="Arial" w:cs="Arial"/>
          <w:color w:val="FF0000"/>
          <w:szCs w:val="24"/>
        </w:rPr>
        <w:t xml:space="preserve"> Weber et al. </w:t>
      </w:r>
      <w:r w:rsidR="00820544">
        <w:rPr>
          <w:rFonts w:ascii="Arial" w:hAnsi="Arial" w:cs="Arial"/>
          <w:color w:val="FF0000"/>
          <w:szCs w:val="24"/>
        </w:rPr>
        <w:t xml:space="preserve">constructed a sensor glove with an IMU and flex sensors for finger joint and hand motion sensing. This data was transferred to a vibrotactile feedback armband to wirelessly control a robotic arm for teleoperation </w:t>
      </w:r>
      <w:r w:rsidR="00820544">
        <w:rPr>
          <w:rFonts w:ascii="Arial" w:hAnsi="Arial" w:cs="Arial"/>
          <w:color w:val="FF0000"/>
          <w:szCs w:val="24"/>
        </w:rPr>
        <w:fldChar w:fldCharType="begin"/>
      </w:r>
      <w:r w:rsidR="00820544">
        <w:rPr>
          <w:rFonts w:ascii="Arial" w:hAnsi="Arial" w:cs="Arial"/>
          <w:color w:val="FF0000"/>
          <w:szCs w:val="24"/>
        </w:rPr>
        <w:instrText xml:space="preserve"> ADDIN EN.CITE &lt;EndNote&gt;&lt;Cite&gt;&lt;Author&gt;Weber&lt;/Author&gt;&lt;Year&gt;2016&lt;/Year&gt;&lt;RecNum&gt;148&lt;/RecNum&gt;&lt;DisplayText&gt;(Weber et al. 2016)&lt;/DisplayText&gt;&lt;record&gt;&lt;rec-number&gt;148&lt;/rec-number&gt;&lt;foreign-keys&gt;&lt;key app="EN" db-id="9tzd5awr0xevfgesp5250eddd20zf5s09zwx" timestamp="1621722390" guid="97c21707-d1c2-407a-a719-1cc6c647a137"&gt;148&lt;/key&gt;&lt;/foreign-keys&gt;&lt;ref-type name="Conference Proceedings"&gt;10&lt;/ref-type&gt;&lt;contributors&gt;&lt;authors&gt;&lt;author&gt;Weber, Paul&lt;/author&gt;&lt;author&gt;Rueckert, E&lt;/author&gt;&lt;author&gt;Calandra, Roberto&lt;/author&gt;&lt;author&gt;Peters, Jan&lt;/author&gt;&lt;author&gt;Beckerle, Philipp&lt;/author&gt;&lt;/authors&gt;&lt;/contributors&gt;&lt;titles&gt;&lt;title&gt;A low-cost sensor glove with vibrotactile feedback and multiple finger joint and hand motion sensing for human-robot interaction&lt;/title&gt;&lt;secondary-title&gt;2016 25th IEEE International Symposium on Robot and Human Interactive Communication (RO-MAN)&lt;/secondary-title&gt;&lt;/titles&gt;&lt;pages&gt;99-104&lt;/pages&gt;&lt;dates&gt;&lt;year&gt;2016&lt;/year&gt;&lt;/dates&gt;&lt;publisher&gt;IEEE&lt;/publisher&gt;&lt;isbn&gt;1509039295&lt;/isbn&gt;&lt;urls&gt;&lt;/urls&gt;&lt;/record&gt;&lt;/Cite&gt;&lt;/EndNote&gt;</w:instrText>
      </w:r>
      <w:r w:rsidR="00820544">
        <w:rPr>
          <w:rFonts w:ascii="Arial" w:hAnsi="Arial" w:cs="Arial"/>
          <w:color w:val="FF0000"/>
          <w:szCs w:val="24"/>
        </w:rPr>
        <w:fldChar w:fldCharType="separate"/>
      </w:r>
      <w:r w:rsidR="00820544">
        <w:rPr>
          <w:rFonts w:ascii="Arial" w:hAnsi="Arial" w:cs="Arial"/>
          <w:noProof/>
          <w:color w:val="FF0000"/>
          <w:szCs w:val="24"/>
        </w:rPr>
        <w:t>(Weber et al. 2016)</w:t>
      </w:r>
      <w:r w:rsidR="00820544">
        <w:rPr>
          <w:rFonts w:ascii="Arial" w:hAnsi="Arial" w:cs="Arial"/>
          <w:color w:val="FF0000"/>
          <w:szCs w:val="24"/>
        </w:rPr>
        <w:fldChar w:fldCharType="end"/>
      </w:r>
      <w:r w:rsidR="00820544">
        <w:rPr>
          <w:rFonts w:ascii="Arial" w:hAnsi="Arial" w:cs="Arial"/>
          <w:color w:val="FF0000"/>
          <w:szCs w:val="24"/>
        </w:rPr>
        <w:t xml:space="preserve">. </w:t>
      </w:r>
      <w:proofErr w:type="spellStart"/>
      <w:r w:rsidR="00820544">
        <w:rPr>
          <w:rFonts w:ascii="Arial" w:hAnsi="Arial" w:cs="Arial"/>
          <w:color w:val="FF0000"/>
          <w:szCs w:val="24"/>
        </w:rPr>
        <w:t>R</w:t>
      </w:r>
      <w:r w:rsidR="00391488">
        <w:rPr>
          <w:rFonts w:ascii="Arial" w:hAnsi="Arial" w:cs="Arial"/>
          <w:color w:val="FF0000"/>
          <w:szCs w:val="24"/>
        </w:rPr>
        <w:t>ueckert</w:t>
      </w:r>
      <w:proofErr w:type="spellEnd"/>
      <w:r w:rsidR="00391488">
        <w:rPr>
          <w:rFonts w:ascii="Arial" w:hAnsi="Arial" w:cs="Arial"/>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r w:rsidR="00391488">
        <w:rPr>
          <w:rFonts w:ascii="Arial" w:hAnsi="Arial" w:cs="Arial"/>
          <w:color w:val="FF0000"/>
          <w:szCs w:val="24"/>
        </w:rPr>
        <w:fldChar w:fldCharType="begin"/>
      </w:r>
      <w:r w:rsidR="00391488">
        <w:rPr>
          <w:rFonts w:ascii="Arial" w:hAnsi="Arial" w:cs="Arial"/>
          <w:color w:val="FF0000"/>
          <w:szCs w:val="24"/>
        </w:rPr>
        <w:instrText xml:space="preserve"> ADDIN EN.CITE &lt;EndNote&gt;&lt;Cite&gt;&lt;Author&gt;Rueckert&lt;/Author&gt;&lt;Year&gt;2015&lt;/Year&gt;&lt;RecNum&gt;149&lt;/RecNum&gt;&lt;DisplayText&gt;(Rueckert et al. 2015)&lt;/DisplayText&gt;&lt;record&gt;&lt;rec-number&gt;149&lt;/rec-number&gt;&lt;foreign-keys&gt;&lt;key app="EN" db-id="9tzd5awr0xevfgesp5250eddd20zf5s09zwx" timestamp="1621723511" guid="27046ab8-dc4e-4b3f-a2e7-3256731bdb93"&gt;149&lt;/key&gt;&lt;/foreign-keys&gt;&lt;ref-type name="Journal Article"&gt;17&lt;/ref-type&gt;&lt;contributors&gt;&lt;authors&gt;&lt;author&gt;Rueckert, Elmar&lt;/author&gt;&lt;author&gt;Lioutikov, Rudolf&lt;/author&gt;&lt;author&gt;Calandra, Roberto&lt;/author&gt;&lt;author&gt;Schmidt, Marius&lt;/author&gt;&lt;author&gt;Beckerle, Philipp&lt;/author&gt;&lt;author&gt;Peters, Jan&lt;/author&gt;&lt;/authors&gt;&lt;/contributors&gt;&lt;titles&gt;&lt;title&gt;Low-cost sensor glove with force feedback for learning from demonstrations using probabilistic trajectory representations&lt;/title&gt;&lt;secondary-title&gt;arXiv preprint arXiv:1510.03253&lt;/secondary-title&gt;&lt;/titles&gt;&lt;periodical&gt;&lt;full-title&gt;arXiv preprint arXiv:1510.03253&lt;/full-title&gt;&lt;/periodical&gt;&lt;dates&gt;&lt;year&gt;2015&lt;/year&gt;&lt;/dates&gt;&lt;urls&gt;&lt;/urls&gt;&lt;/record&gt;&lt;/Cite&gt;&lt;/EndNote&gt;</w:instrText>
      </w:r>
      <w:r w:rsidR="00391488">
        <w:rPr>
          <w:rFonts w:ascii="Arial" w:hAnsi="Arial" w:cs="Arial"/>
          <w:color w:val="FF0000"/>
          <w:szCs w:val="24"/>
        </w:rPr>
        <w:fldChar w:fldCharType="separate"/>
      </w:r>
      <w:r w:rsidR="00391488">
        <w:rPr>
          <w:rFonts w:ascii="Arial" w:hAnsi="Arial" w:cs="Arial"/>
          <w:noProof/>
          <w:color w:val="FF0000"/>
          <w:szCs w:val="24"/>
        </w:rPr>
        <w:t>(Rueckert et al. 2015)</w:t>
      </w:r>
      <w:r w:rsidR="00391488">
        <w:rPr>
          <w:rFonts w:ascii="Arial" w:hAnsi="Arial" w:cs="Arial"/>
          <w:color w:val="FF0000"/>
          <w:szCs w:val="24"/>
        </w:rPr>
        <w:fldChar w:fldCharType="end"/>
      </w:r>
      <w:r w:rsidR="00391488">
        <w:rPr>
          <w:rFonts w:ascii="Arial" w:hAnsi="Arial" w:cs="Arial"/>
          <w:color w:val="FF0000"/>
          <w:szCs w:val="24"/>
        </w:rPr>
        <w:t>.</w:t>
      </w:r>
      <w:r w:rsidR="007D74A0">
        <w:rPr>
          <w:rFonts w:ascii="Arial" w:hAnsi="Arial" w:cs="Arial"/>
          <w:color w:val="FF0000"/>
          <w:szCs w:val="24"/>
        </w:rPr>
        <w:t xml:space="preserve"> Overall, these examples demonstrate the potential of combining WSGs and SFDs</w:t>
      </w:r>
      <w:r w:rsidR="00515EF0">
        <w:rPr>
          <w:rFonts w:ascii="Arial" w:hAnsi="Arial" w:cs="Arial"/>
          <w:color w:val="FF0000"/>
          <w:szCs w:val="24"/>
        </w:rPr>
        <w:t xml:space="preserve">, however there are a lot more applications that have not been met. </w:t>
      </w:r>
      <w:r w:rsidR="007D74A0">
        <w:rPr>
          <w:rFonts w:ascii="Arial" w:hAnsi="Arial" w:cs="Arial"/>
          <w:color w:val="FF0000"/>
          <w:szCs w:val="24"/>
        </w:rPr>
        <w:t xml:space="preserve"> </w:t>
      </w:r>
    </w:p>
    <w:bookmarkEnd w:id="46"/>
    <w:p w14:paraId="4ABFAEA6" w14:textId="77777777" w:rsidR="003A17EE" w:rsidRPr="004651B0" w:rsidRDefault="003A17EE" w:rsidP="00DB37D2">
      <w:pPr>
        <w:spacing w:after="0" w:line="240" w:lineRule="auto"/>
        <w:contextualSpacing/>
        <w:jc w:val="both"/>
        <w:rPr>
          <w:rFonts w:ascii="Arial" w:hAnsi="Arial" w:cs="Arial"/>
          <w:szCs w:val="24"/>
        </w:rPr>
      </w:pPr>
    </w:p>
    <w:p w14:paraId="1E4FEDBC" w14:textId="744375CA" w:rsidR="00A32540" w:rsidRPr="004651B0" w:rsidRDefault="003A17EE" w:rsidP="004651B0">
      <w:pPr>
        <w:spacing w:after="0" w:line="240" w:lineRule="auto"/>
        <w:contextualSpacing/>
        <w:jc w:val="both"/>
        <w:rPr>
          <w:rFonts w:ascii="Arial" w:hAnsi="Arial" w:cs="Arial"/>
          <w:b/>
          <w:bCs/>
          <w:szCs w:val="24"/>
        </w:rPr>
      </w:pPr>
      <w:r>
        <w:rPr>
          <w:rFonts w:ascii="Arial" w:hAnsi="Arial" w:cs="Arial"/>
          <w:b/>
          <w:bCs/>
          <w:szCs w:val="24"/>
        </w:rPr>
        <w:t>5</w:t>
      </w:r>
      <w:r w:rsidR="00A32540" w:rsidRPr="004651B0">
        <w:rPr>
          <w:rFonts w:ascii="Arial" w:hAnsi="Arial" w:cs="Arial"/>
          <w:b/>
          <w:bCs/>
          <w:szCs w:val="24"/>
        </w:rPr>
        <w:t>. Conclusions</w:t>
      </w:r>
      <w:r w:rsidR="00635637" w:rsidRPr="004651B0">
        <w:rPr>
          <w:rFonts w:ascii="Arial" w:hAnsi="Arial" w:cs="Arial"/>
          <w:b/>
          <w:bCs/>
          <w:szCs w:val="24"/>
        </w:rPr>
        <w:t xml:space="preserve"> </w:t>
      </w:r>
    </w:p>
    <w:p w14:paraId="513EF137" w14:textId="5CC91237"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DB5449" w:rsidRPr="00865497">
        <w:rPr>
          <w:rFonts w:ascii="Arial" w:hAnsi="Arial" w:cs="Arial"/>
          <w:szCs w:val="24"/>
        </w:rPr>
        <w:t>research based</w:t>
      </w:r>
      <w:r w:rsidR="00805AA9" w:rsidRPr="00865497">
        <w:rPr>
          <w:rFonts w:ascii="Arial" w:hAnsi="Arial" w:cs="Arial"/>
          <w:szCs w:val="24"/>
        </w:rPr>
        <w:t xml:space="preserve">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5C7BB9">
        <w:rPr>
          <w:rFonts w:ascii="Arial" w:hAnsi="Arial" w:cs="Arial"/>
          <w:szCs w:val="24"/>
        </w:rPr>
        <w:t>promise</w:t>
      </w:r>
      <w:r w:rsidR="00500F58">
        <w:rPr>
          <w:rFonts w:ascii="Arial" w:hAnsi="Arial" w:cs="Arial"/>
          <w:szCs w:val="24"/>
        </w:rPr>
        <w:t xml:space="preserve"> </w:t>
      </w:r>
      <w:r w:rsidR="005C7BB9">
        <w:rPr>
          <w:rFonts w:ascii="Arial" w:hAnsi="Arial" w:cs="Arial"/>
          <w:szCs w:val="24"/>
        </w:rPr>
        <w:t xml:space="preserve">but require </w:t>
      </w:r>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w:t>
      </w:r>
      <w:bookmarkStart w:id="47" w:name="_Hlk72338058"/>
      <w:r w:rsidR="00DF08B0">
        <w:rPr>
          <w:rFonts w:ascii="Arial" w:hAnsi="Arial" w:cs="Arial"/>
          <w:color w:val="FF0000"/>
          <w:szCs w:val="24"/>
        </w:rPr>
        <w:t>There are few projects that demonstrate</w:t>
      </w:r>
      <w:r w:rsidR="00B23592">
        <w:rPr>
          <w:rFonts w:ascii="Arial" w:hAnsi="Arial" w:cs="Arial"/>
          <w:color w:val="FF0000"/>
          <w:szCs w:val="24"/>
        </w:rPr>
        <w:t xml:space="preserve"> the combination of WSGs and SFDs,</w:t>
      </w:r>
      <w:r w:rsidR="0031720C">
        <w:rPr>
          <w:rFonts w:ascii="Arial" w:hAnsi="Arial" w:cs="Arial"/>
          <w:color w:val="FF0000"/>
          <w:szCs w:val="24"/>
        </w:rPr>
        <w:t xml:space="preserve"> however, </w:t>
      </w:r>
      <w:r w:rsidR="00B23592">
        <w:rPr>
          <w:rFonts w:ascii="Arial" w:hAnsi="Arial" w:cs="Arial"/>
          <w:color w:val="FF0000"/>
          <w:szCs w:val="24"/>
        </w:rPr>
        <w:t>t</w:t>
      </w:r>
      <w:r w:rsidR="00B23592" w:rsidRPr="001B4049">
        <w:rPr>
          <w:rFonts w:ascii="Arial" w:hAnsi="Arial" w:cs="Arial"/>
          <w:color w:val="FF0000"/>
          <w:szCs w:val="24"/>
        </w:rPr>
        <w:t xml:space="preserve">here are </w:t>
      </w:r>
      <w:r w:rsidR="0031720C">
        <w:rPr>
          <w:rFonts w:ascii="Arial" w:hAnsi="Arial" w:cs="Arial"/>
          <w:color w:val="FF0000"/>
          <w:szCs w:val="24"/>
        </w:rPr>
        <w:t>more applications and unmet problems that researchers have yet to tackle</w:t>
      </w:r>
      <w:r w:rsidR="003A17EE">
        <w:rPr>
          <w:rFonts w:ascii="Arial" w:hAnsi="Arial" w:cs="Arial"/>
          <w:color w:val="FF0000"/>
          <w:szCs w:val="24"/>
        </w:rPr>
        <w:t>.</w:t>
      </w:r>
      <w:r w:rsidR="00E3663B">
        <w:rPr>
          <w:rFonts w:ascii="Arial" w:hAnsi="Arial" w:cs="Arial"/>
          <w:color w:val="FF0000"/>
          <w:szCs w:val="24"/>
        </w:rPr>
        <w:t xml:space="preserve"> </w:t>
      </w:r>
      <w:r w:rsidR="003A17EE">
        <w:rPr>
          <w:rFonts w:ascii="Arial" w:hAnsi="Arial" w:cs="Arial"/>
          <w:color w:val="FF0000"/>
          <w:szCs w:val="24"/>
        </w:rPr>
        <w:t xml:space="preserve">As </w:t>
      </w:r>
      <w:r w:rsidR="00E3663B">
        <w:rPr>
          <w:rFonts w:ascii="Arial" w:hAnsi="Arial" w:cs="Arial"/>
          <w:color w:val="FF0000"/>
          <w:szCs w:val="24"/>
        </w:rPr>
        <w:t>WSGs and SFDs</w:t>
      </w:r>
      <w:r w:rsidR="003A17EE">
        <w:rPr>
          <w:rFonts w:ascii="Arial" w:hAnsi="Arial" w:cs="Arial"/>
          <w:color w:val="FF0000"/>
          <w:szCs w:val="24"/>
        </w:rPr>
        <w:t xml:space="preserve"> advance separately</w:t>
      </w:r>
      <w:r w:rsidR="00E3663B">
        <w:rPr>
          <w:rFonts w:ascii="Arial" w:hAnsi="Arial" w:cs="Arial"/>
          <w:color w:val="FF0000"/>
          <w:szCs w:val="24"/>
        </w:rPr>
        <w:t>, the combination of these two</w:t>
      </w:r>
      <w:r w:rsidR="003A17EE">
        <w:rPr>
          <w:rFonts w:ascii="Arial" w:hAnsi="Arial" w:cs="Arial"/>
          <w:color w:val="FF0000"/>
          <w:szCs w:val="24"/>
        </w:rPr>
        <w:t xml:space="preserve"> devices will benefit greatly.</w:t>
      </w:r>
      <w:r w:rsidR="0031720C">
        <w:rPr>
          <w:rFonts w:ascii="Arial" w:hAnsi="Arial" w:cs="Arial"/>
          <w:color w:val="FF0000"/>
          <w:szCs w:val="24"/>
        </w:rPr>
        <w:t xml:space="preserve"> </w:t>
      </w:r>
      <w:bookmarkEnd w:id="47"/>
      <w:r w:rsidR="00805AA9" w:rsidRPr="00865497">
        <w:rPr>
          <w:rFonts w:ascii="Arial" w:hAnsi="Arial" w:cs="Arial"/>
          <w:szCs w:val="24"/>
        </w:rPr>
        <w:t>The ongoing efforts and advancements in soft materials, flexible mechanics, sensor miniaturization, and system packaging technologies will</w:t>
      </w:r>
      <w:r w:rsidR="00DB5449">
        <w:rPr>
          <w:rFonts w:ascii="Arial" w:hAnsi="Arial" w:cs="Arial"/>
          <w:szCs w:val="24"/>
        </w:rPr>
        <w:t xml:space="preserve"> </w:t>
      </w:r>
      <w:r w:rsidR="00805AA9" w:rsidRPr="00865497">
        <w:rPr>
          <w:rFonts w:ascii="Arial" w:hAnsi="Arial" w:cs="Arial"/>
          <w:szCs w:val="24"/>
        </w:rPr>
        <w:t>enhance</w:t>
      </w:r>
      <w:r w:rsidR="00F558EB">
        <w:rPr>
          <w:rFonts w:ascii="Arial" w:hAnsi="Arial" w:cs="Arial"/>
          <w:szCs w:val="24"/>
        </w:rPr>
        <w:t xml:space="preserve"> WSGs’ and SFDs’</w:t>
      </w:r>
      <w:r w:rsidR="00805AA9" w:rsidRPr="00865497">
        <w:rPr>
          <w:rFonts w:ascii="Arial" w:hAnsi="Arial" w:cs="Arial"/>
          <w:szCs w:val="24"/>
        </w:rPr>
        <w:t xml:space="preserve"> performance</w:t>
      </w:r>
      <w:r w:rsidR="00F558EB">
        <w:rPr>
          <w:rFonts w:ascii="Arial" w:hAnsi="Arial" w:cs="Arial"/>
          <w:szCs w:val="24"/>
        </w:rPr>
        <w:t>,</w:t>
      </w:r>
      <w:r w:rsidR="00805AA9" w:rsidRPr="00865497">
        <w:rPr>
          <w:rFonts w:ascii="Arial" w:hAnsi="Arial" w:cs="Arial"/>
          <w:szCs w:val="24"/>
        </w:rPr>
        <w:t xml:space="preserve"> </w:t>
      </w:r>
      <w:r w:rsidR="00F558EB">
        <w:rPr>
          <w:rFonts w:ascii="Arial" w:hAnsi="Arial" w:cs="Arial"/>
          <w:szCs w:val="24"/>
        </w:rPr>
        <w:t>propell</w:t>
      </w:r>
      <w:r w:rsidR="00865497" w:rsidRPr="00865497">
        <w:rPr>
          <w:rFonts w:ascii="Arial" w:hAnsi="Arial" w:cs="Arial"/>
          <w:szCs w:val="24"/>
        </w:rPr>
        <w:t>ing rehabilitation, virtual reality, sensory enhancement, and prostheses.</w:t>
      </w:r>
      <w:r w:rsidR="00871D43">
        <w:rPr>
          <w:rFonts w:ascii="Arial" w:hAnsi="Arial" w:cs="Arial"/>
          <w:szCs w:val="24"/>
        </w:rPr>
        <w:t xml:space="preserve">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1B6CFF">
        <w:rPr>
          <w:rFonts w:ascii="Arial" w:hAnsi="Arial" w:cs="Arial"/>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rsidP="001B6CFF">
      <w:pPr>
        <w:jc w:val="both"/>
        <w:rPr>
          <w:rFonts w:ascii="Arial" w:hAnsi="Arial" w:cs="Arial"/>
          <w:b/>
          <w:bCs/>
          <w:szCs w:val="24"/>
        </w:rPr>
      </w:pPr>
    </w:p>
    <w:p w14:paraId="04140F4B" w14:textId="77777777" w:rsidR="000952B5" w:rsidRDefault="000952B5" w:rsidP="001B6CFF">
      <w:pPr>
        <w:spacing w:after="0" w:line="240" w:lineRule="auto"/>
        <w:contextualSpacing/>
        <w:jc w:val="both"/>
        <w:rPr>
          <w:rFonts w:ascii="Arial" w:hAnsi="Arial" w:cs="Arial"/>
          <w:b/>
          <w:bCs/>
          <w:szCs w:val="24"/>
        </w:rPr>
      </w:pPr>
    </w:p>
    <w:p w14:paraId="2658BFC8" w14:textId="50631471" w:rsidR="00400BA8" w:rsidRPr="00B02661" w:rsidRDefault="00400BA8" w:rsidP="001B6CFF">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2BAA1C35" w14:textId="66DB6272" w:rsidR="008A4EDE" w:rsidRPr="008A4EDE" w:rsidRDefault="00161C9E" w:rsidP="008A4EDE">
      <w:pPr>
        <w:pStyle w:val="EndNoteBibliography"/>
        <w:spacing w:after="0"/>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
        <w:fldChar w:fldCharType="separate"/>
      </w:r>
      <w:r w:rsidR="008A4EDE" w:rsidRPr="008A4EDE">
        <w:t xml:space="preserve">5DT, F.D.T., 2021. 5DT Data Glove Ultra. p. 5DT Data Glove Ultra. Fifth Dimension Technologies, </w:t>
      </w:r>
      <w:hyperlink r:id="rId5" w:history="1">
        <w:r w:rsidR="008A4EDE" w:rsidRPr="008A4EDE">
          <w:rPr>
            <w:rStyle w:val="Hyperlink"/>
          </w:rPr>
          <w:t>https://5dt.com/5dt-data-glove-ultra/</w:t>
        </w:r>
      </w:hyperlink>
      <w:r w:rsidR="008A4EDE" w:rsidRPr="008A4EDE">
        <w:t>.</w:t>
      </w:r>
    </w:p>
    <w:p w14:paraId="0BED69BC" w14:textId="77777777" w:rsidR="008A4EDE" w:rsidRPr="008A4EDE" w:rsidRDefault="008A4EDE" w:rsidP="008A4EDE">
      <w:pPr>
        <w:pStyle w:val="EndNoteBibliography"/>
        <w:spacing w:after="0"/>
      </w:pPr>
      <w:r w:rsidRPr="008A4EDE">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41A9F474" w14:textId="77777777" w:rsidR="008A4EDE" w:rsidRPr="008A4EDE" w:rsidRDefault="008A4EDE" w:rsidP="008A4EDE">
      <w:pPr>
        <w:pStyle w:val="EndNoteBibliography"/>
        <w:spacing w:after="0"/>
      </w:pPr>
      <w:r w:rsidRPr="008A4EDE">
        <w:t>Ahmed, M.A., Zaidan, B.B., Zaidan, A.A., Salih, M.M., Lakulu, M.M.b., 2018. A Review on Systems-Based Sensory Gloves for Sign Language Recognition State of the Art between 2007 and 2017. Sensors 18(7), 2208.</w:t>
      </w:r>
    </w:p>
    <w:p w14:paraId="1F786D74" w14:textId="77777777" w:rsidR="008A4EDE" w:rsidRPr="008A4EDE" w:rsidRDefault="008A4EDE" w:rsidP="008A4EDE">
      <w:pPr>
        <w:pStyle w:val="EndNoteBibliography"/>
        <w:spacing w:after="0"/>
      </w:pPr>
      <w:r w:rsidRPr="008A4EDE">
        <w:t>Amit, M., Chukoskie, L., Skalsky, A.J., Garudadri, H., Ng, T.N., 2020. Flexible Pressure Sensors for Objective Assessment of Motor Disorders. Advanced Functional Materials 30(20), 1905241.</w:t>
      </w:r>
    </w:p>
    <w:p w14:paraId="60DCEB0A" w14:textId="77777777" w:rsidR="008A4EDE" w:rsidRPr="008A4EDE" w:rsidRDefault="008A4EDE" w:rsidP="008A4EDE">
      <w:pPr>
        <w:pStyle w:val="EndNoteBibliography"/>
        <w:spacing w:after="0"/>
      </w:pPr>
      <w:r w:rsidRPr="008A4EDE">
        <w:t>Amjadi, M., Pichitpajongkit, A., Lee, S., Ryu, S., Park, I., 2014. Highly Stretchable and Sensitive Strain Sensor Based on Silver Nanowire–Elastomer Nanocomposite. ACS Nano 8(5), 5154-5163.</w:t>
      </w:r>
    </w:p>
    <w:p w14:paraId="4410DA9D" w14:textId="77777777" w:rsidR="008A4EDE" w:rsidRPr="008A4EDE" w:rsidRDefault="008A4EDE" w:rsidP="008A4EDE">
      <w:pPr>
        <w:pStyle w:val="EndNoteBibliography"/>
        <w:spacing w:after="0"/>
      </w:pPr>
      <w:r w:rsidRPr="008A4EDE">
        <w:t>AnonMoos, 2012. Strain Gauge Sensor. In: gauge.svg, s. (Ed.), p. Strain Guage. Wikimedia, Wikimedia.</w:t>
      </w:r>
    </w:p>
    <w:p w14:paraId="0FAECA61" w14:textId="77777777" w:rsidR="008A4EDE" w:rsidRPr="008A4EDE" w:rsidRDefault="008A4EDE" w:rsidP="008A4EDE">
      <w:pPr>
        <w:pStyle w:val="EndNoteBibliography"/>
        <w:spacing w:after="0"/>
      </w:pPr>
      <w:r w:rsidRPr="008A4EDE">
        <w:t>Antfolk, C., Balkenius, C., Lundborg, G., Rosén, B., Sebelius, F., 2010. Design and technical construction of a tactile display for sensory feedback in a hand prosthesis system. Biomedical engineering online 9(1), 1-9.</w:t>
      </w:r>
    </w:p>
    <w:p w14:paraId="562DE2A3" w14:textId="77777777" w:rsidR="008A4EDE" w:rsidRPr="008A4EDE" w:rsidRDefault="008A4EDE" w:rsidP="008A4EDE">
      <w:pPr>
        <w:pStyle w:val="EndNoteBibliography"/>
        <w:spacing w:after="0"/>
      </w:pPr>
      <w:r w:rsidRPr="008A4EDE">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69B70B36" w14:textId="77777777" w:rsidR="008A4EDE" w:rsidRPr="008A4EDE" w:rsidRDefault="008A4EDE" w:rsidP="008A4EDE">
      <w:pPr>
        <w:pStyle w:val="EndNoteBibliography"/>
        <w:spacing w:after="0"/>
      </w:pPr>
      <w:r w:rsidRPr="008A4EDE">
        <w:t>Araromi, O.A., Graule, M.A., Dorsey, K.L., Castellanos, S., Foster, J.R., Hsu, W.-H., Passy, A.E., Vlassak, J.J., Weaver, J.C., Walsh, C.J., 2020. Ultra-sensitive and resilient compliant strain gauges for soft machines. Nature 587(7833), 219-224.</w:t>
      </w:r>
    </w:p>
    <w:p w14:paraId="20A2626B" w14:textId="77777777" w:rsidR="008A4EDE" w:rsidRPr="008A4EDE" w:rsidRDefault="008A4EDE" w:rsidP="008A4EDE">
      <w:pPr>
        <w:pStyle w:val="EndNoteBibliography"/>
        <w:spacing w:after="0"/>
      </w:pPr>
      <w:r w:rsidRPr="008A4EDE">
        <w:t>Atalay, O., Atalay, A., Gafford, J., Walsh, C., 2018. A Highly Sensitive Capacitive-Based Soft Pressure Sensor Based on a Conductive Fabric and a Microporous Dielectric Layer. Advanced Materials Technologies 3(1), 1700237.</w:t>
      </w:r>
    </w:p>
    <w:p w14:paraId="0C4C7415" w14:textId="77777777" w:rsidR="008A4EDE" w:rsidRPr="008A4EDE" w:rsidRDefault="008A4EDE" w:rsidP="008A4EDE">
      <w:pPr>
        <w:pStyle w:val="EndNoteBibliography"/>
        <w:spacing w:after="0"/>
      </w:pPr>
      <w:r w:rsidRPr="008A4EDE">
        <w:t>Augurelle, A.-S., Smith, A.M., Lejeune, T., Thonnard, J.-L., 2003. Importance of cutaneous feedback in maintaining a secure grip during manipulation of hand-held objects. Journal of neurophysiology 89(2), 665-671.</w:t>
      </w:r>
    </w:p>
    <w:p w14:paraId="6E01BA02" w14:textId="77777777" w:rsidR="008A4EDE" w:rsidRPr="008A4EDE" w:rsidRDefault="008A4EDE" w:rsidP="008A4EDE">
      <w:pPr>
        <w:pStyle w:val="EndNoteBibliography"/>
        <w:spacing w:after="0"/>
      </w:pPr>
      <w:r w:rsidRPr="008A4EDE">
        <w:t>Bai, H., Li, S., Barreiros, J., Tu, Y., Pollock, C.R., Shepherd, R.F., 2020. Stretchable distributed fiber-optic sensors. Science 370(6518), 848-852.</w:t>
      </w:r>
    </w:p>
    <w:p w14:paraId="36E00FC9" w14:textId="77777777" w:rsidR="008A4EDE" w:rsidRPr="008A4EDE" w:rsidRDefault="008A4EDE" w:rsidP="008A4EDE">
      <w:pPr>
        <w:pStyle w:val="EndNoteBibliography"/>
        <w:spacing w:after="0"/>
      </w:pPr>
      <w:r w:rsidRPr="008A4EDE">
        <w:lastRenderedPageBreak/>
        <w:t>Baldi, T.L., Scheggi, S., Meli, L., Mohammadi, M., Prattichizzo, D., 2017. GESTO: A glove for enhanced sensing and touching based on inertial and magnetic sensors for hand tracking and cutaneous feedback. IEEE Transactions on Human-Machine Systems 47(6), 1066-1076.</w:t>
      </w:r>
    </w:p>
    <w:p w14:paraId="71796081" w14:textId="77777777" w:rsidR="008A4EDE" w:rsidRPr="008A4EDE" w:rsidRDefault="008A4EDE" w:rsidP="008A4EDE">
      <w:pPr>
        <w:pStyle w:val="EndNoteBibliography"/>
        <w:spacing w:after="0"/>
      </w:pPr>
      <w:r w:rsidRPr="008A4EDE">
        <w:t>Barfidokht, A., Mishra, R.K., Seenivasan, R., Liu, S., Hubble, L.J., Wang, J., Hall, D.A., 2019. Wearable electrochemical glove-based sensor for rapid and on-site detection of fentanyl. Sensors and Actuators B: Chemical 296, 126422.</w:t>
      </w:r>
    </w:p>
    <w:p w14:paraId="4ED18E72" w14:textId="77777777" w:rsidR="008A4EDE" w:rsidRPr="008A4EDE" w:rsidRDefault="008A4EDE" w:rsidP="008A4EDE">
      <w:pPr>
        <w:pStyle w:val="EndNoteBibliography"/>
        <w:spacing w:after="0"/>
      </w:pPr>
      <w:r w:rsidRPr="008A4EDE">
        <w:t>Bariya, M., Li, L., Ghattamaneni, R., Ahn, C.H., Nyein, H.Y.Y., Tai, L.-C., Javey, A., 2020. Glove-based sensors for multimodal monitoring of natural sweat. Science Advances 6(35), eabb8308.</w:t>
      </w:r>
    </w:p>
    <w:p w14:paraId="630C8951" w14:textId="77777777" w:rsidR="008A4EDE" w:rsidRPr="008A4EDE" w:rsidRDefault="008A4EDE" w:rsidP="008A4EDE">
      <w:pPr>
        <w:pStyle w:val="EndNoteBibliography"/>
        <w:spacing w:after="0"/>
      </w:pPr>
      <w:r w:rsidRPr="008A4EDE">
        <w:t>Bark, K., Wheeler, J.W., Premakumar, S., Cutkosky, M.R., 2008. Comparison of skin stretch and vibrotactile stimulation for feedback of proprioceptive information. 2008 Symposium on Haptic Interfaces for Virtual Environment and Teleoperator Systems, pp. 71-78. IEEE.</w:t>
      </w:r>
    </w:p>
    <w:p w14:paraId="1DD8724B" w14:textId="27A5AA8D" w:rsidR="008A4EDE" w:rsidRPr="008A4EDE" w:rsidRDefault="008A4EDE" w:rsidP="008A4EDE">
      <w:pPr>
        <w:pStyle w:val="EndNoteBibliography"/>
        <w:spacing w:after="0"/>
      </w:pPr>
      <w:r w:rsidRPr="008A4EDE">
        <w:t xml:space="preserve">BeBop, 2021. BeBop Forte Data Gloves. p. BeBop ARVR Data Glove. Bebop Sensors, </w:t>
      </w:r>
      <w:hyperlink r:id="rId6" w:history="1">
        <w:r w:rsidRPr="008A4EDE">
          <w:rPr>
            <w:rStyle w:val="Hyperlink"/>
          </w:rPr>
          <w:t>https://bebopsensors.com/arvr/</w:t>
        </w:r>
      </w:hyperlink>
      <w:r w:rsidRPr="008A4EDE">
        <w:t>.</w:t>
      </w:r>
    </w:p>
    <w:p w14:paraId="4D1434A8" w14:textId="77777777" w:rsidR="008A4EDE" w:rsidRPr="008A4EDE" w:rsidRDefault="008A4EDE" w:rsidP="008A4EDE">
      <w:pPr>
        <w:pStyle w:val="EndNoteBibliography"/>
        <w:spacing w:after="0"/>
      </w:pPr>
      <w:r w:rsidRPr="008A4EDE">
        <w:t>Benchoff, B., 2011. Emulating a Marching Band with Wearable Instruments. p. Emulating a Marching Band with Wearable Instruments. Hackaday, Hackaday.com.</w:t>
      </w:r>
    </w:p>
    <w:p w14:paraId="4AD9727E" w14:textId="77777777" w:rsidR="008A4EDE" w:rsidRPr="008A4EDE" w:rsidRDefault="008A4EDE" w:rsidP="008A4EDE">
      <w:pPr>
        <w:pStyle w:val="EndNoteBibliography"/>
        <w:spacing w:after="0"/>
      </w:pPr>
      <w:r w:rsidRPr="008A4EDE">
        <w:t>Biggs, J., Srinivasan, M.A., 2002. Tangential versus normal displacements of skin: Relative effectiveness for producing tactile sensations. Proceedings 10th Symposium on Haptic Interfaces for Virtual Environment and Teleoperator Systems. HAPTICS 2002, pp. 121-128. IEEE.</w:t>
      </w:r>
    </w:p>
    <w:p w14:paraId="2B0AC8AB" w14:textId="77777777" w:rsidR="008A4EDE" w:rsidRPr="008A4EDE" w:rsidRDefault="008A4EDE" w:rsidP="008A4EDE">
      <w:pPr>
        <w:pStyle w:val="EndNoteBibliography"/>
        <w:spacing w:after="0"/>
      </w:pPr>
      <w:r w:rsidRPr="008A4EDE">
        <w:t>Bimbo, J., Pacchierotti, C., Aggravi, M., Tsagarakis, N., Prattichizzo, D., 2017. Teleoperation in cluttered environments using wearable haptic feedback. 2017 IEEE/RSJ International Conference on Intelligent Robots and Systems (IROS), pp. 3401-3408. IEEE.</w:t>
      </w:r>
    </w:p>
    <w:p w14:paraId="1CCC3CA1" w14:textId="65C100D3" w:rsidR="008A4EDE" w:rsidRPr="008A4EDE" w:rsidRDefault="008A4EDE" w:rsidP="008A4EDE">
      <w:pPr>
        <w:pStyle w:val="EndNoteBibliography"/>
        <w:spacing w:after="0"/>
      </w:pPr>
      <w:r w:rsidRPr="008A4EDE">
        <w:t xml:space="preserve">CaptoGlove, 2020. CaptoGlove Business-Single. p. CaptoGlove is a wireless wearable hand machie interface. CaptoGlove, </w:t>
      </w:r>
      <w:hyperlink r:id="rId7" w:history="1">
        <w:r w:rsidRPr="008A4EDE">
          <w:rPr>
            <w:rStyle w:val="Hyperlink"/>
          </w:rPr>
          <w:t>www.captoglove.com</w:t>
        </w:r>
      </w:hyperlink>
      <w:r w:rsidRPr="008A4EDE">
        <w:t>.</w:t>
      </w:r>
    </w:p>
    <w:p w14:paraId="72FCF9CF" w14:textId="77777777" w:rsidR="008A4EDE" w:rsidRPr="008A4EDE" w:rsidRDefault="008A4EDE" w:rsidP="008A4EDE">
      <w:pPr>
        <w:pStyle w:val="EndNoteBibliography"/>
        <w:spacing w:after="0"/>
      </w:pPr>
      <w:r w:rsidRPr="008A4EDE">
        <w:t>Carbonaro, N., Mura, G.D., Lorussi, F., Paradiso, R., Rossi, D.D., Tognetti, A., 2014. Exploiting Wearable Goniometer Technology for Motion Sensing Gloves. IEEE Journal of Biomedical and Health Informatics 18(6), 1788-1795.</w:t>
      </w:r>
    </w:p>
    <w:p w14:paraId="52671FF7" w14:textId="77777777" w:rsidR="008A4EDE" w:rsidRPr="008A4EDE" w:rsidRDefault="008A4EDE" w:rsidP="008A4EDE">
      <w:pPr>
        <w:pStyle w:val="EndNoteBibliography"/>
        <w:spacing w:after="0"/>
      </w:pPr>
      <w:r w:rsidRPr="008A4EDE">
        <w:t>Chen, S., Lou, Z., Chen, D., Jiang, K., Shen, G., 2016. Polymer-Enhanced Highly Stretchable Conductive Fiber Strain Sensor Used for Electronic Data Gloves. Advanced Materials Technologies 1(7), 1600136.</w:t>
      </w:r>
    </w:p>
    <w:p w14:paraId="79222AA2" w14:textId="77777777" w:rsidR="008A4EDE" w:rsidRPr="008A4EDE" w:rsidRDefault="008A4EDE" w:rsidP="008A4EDE">
      <w:pPr>
        <w:pStyle w:val="EndNoteBibliography"/>
        <w:spacing w:after="0"/>
      </w:pPr>
      <w:r w:rsidRPr="008A4EDE">
        <w:t>Chen, W., Yu, C., Tu, C., Lyu, Z., Tang, J., Ou, S., Fu, Y., Xue, Z., 2020. A Survey on Hand Pose Estimation with Wearable Sensors and Computer-Vision-Based Methods. Sensors 20(4), 1074.</w:t>
      </w:r>
    </w:p>
    <w:p w14:paraId="3B0EDF72" w14:textId="77777777" w:rsidR="008A4EDE" w:rsidRPr="008A4EDE" w:rsidRDefault="008A4EDE" w:rsidP="008A4EDE">
      <w:pPr>
        <w:pStyle w:val="EndNoteBibliography"/>
        <w:spacing w:after="0"/>
      </w:pPr>
      <w:r w:rsidRPr="008A4EDE">
        <w:t>Chen, X., Gong, L., Wei, L., Yeh, S.C., Xu, L.D., Zheng, L., Zou, Z., 2021. A Wearable Hand Rehabilitation System With Soft Gloves. IEEE Transactions on Industrial Informatics 17(2), 943-952.</w:t>
      </w:r>
    </w:p>
    <w:p w14:paraId="1FBDC4ED" w14:textId="77777777" w:rsidR="008A4EDE" w:rsidRPr="008A4EDE" w:rsidRDefault="008A4EDE" w:rsidP="008A4EDE">
      <w:pPr>
        <w:pStyle w:val="EndNoteBibliography"/>
        <w:spacing w:after="0"/>
      </w:pPr>
      <w:r w:rsidRPr="008A4EDE">
        <w:t>Chortos, A., Liu, J., Bao, Z., 2016. Pursuing prosthetic electronic skin. Nature Materials 15(9), 937-950.</w:t>
      </w:r>
    </w:p>
    <w:p w14:paraId="45A4858E" w14:textId="77777777" w:rsidR="008A4EDE" w:rsidRPr="008A4EDE" w:rsidRDefault="008A4EDE" w:rsidP="008A4EDE">
      <w:pPr>
        <w:pStyle w:val="EndNoteBibliography"/>
        <w:spacing w:after="0"/>
      </w:pPr>
      <w:r w:rsidRPr="008A4EDE">
        <w:t>Chossat, J.-B., Chen, D.K., Park, Y.-L., Shull, P.B., 2019. Soft wearable skin-stretch device for haptic feedback using twisted and coiled polymer actuators. IEEE transactions on haptics 12(4), 521-532.</w:t>
      </w:r>
    </w:p>
    <w:p w14:paraId="2DB950A9" w14:textId="77777777" w:rsidR="008A4EDE" w:rsidRPr="008A4EDE" w:rsidRDefault="008A4EDE" w:rsidP="008A4EDE">
      <w:pPr>
        <w:pStyle w:val="EndNoteBibliography"/>
        <w:spacing w:after="0"/>
      </w:pPr>
      <w:r w:rsidRPr="008A4EDE">
        <w:t>ClipartLibrary, 2021a. Bluetooth Clipart. In: #3178674, b.-c. (Ed.). Clipart Library, Clipart Library.</w:t>
      </w:r>
    </w:p>
    <w:p w14:paraId="06D653A2" w14:textId="77777777" w:rsidR="008A4EDE" w:rsidRPr="008A4EDE" w:rsidRDefault="008A4EDE" w:rsidP="008A4EDE">
      <w:pPr>
        <w:pStyle w:val="EndNoteBibliography"/>
        <w:spacing w:after="0"/>
      </w:pPr>
      <w:r w:rsidRPr="008A4EDE">
        <w:t>ClipartLibrary, 2021b. Pointing Hand. p. Touch Cliparts #292406. Clipart Library, Clipart Library.</w:t>
      </w:r>
    </w:p>
    <w:p w14:paraId="78978330" w14:textId="77777777" w:rsidR="008A4EDE" w:rsidRPr="008A4EDE" w:rsidRDefault="008A4EDE" w:rsidP="008A4EDE">
      <w:pPr>
        <w:pStyle w:val="EndNoteBibliography"/>
        <w:spacing w:after="0"/>
      </w:pPr>
      <w:r w:rsidRPr="008A4EDE">
        <w:lastRenderedPageBreak/>
        <w:t>ClipartMax, 2021a. Measure Thermometer, Temperature, Cold, Measure-Thermometer Clip Art. p. Thermometer Clipart. ClipartMax, ClipartMax.</w:t>
      </w:r>
    </w:p>
    <w:p w14:paraId="205B028B" w14:textId="77777777" w:rsidR="008A4EDE" w:rsidRPr="008A4EDE" w:rsidRDefault="008A4EDE" w:rsidP="008A4EDE">
      <w:pPr>
        <w:pStyle w:val="EndNoteBibliography"/>
        <w:spacing w:after="0"/>
      </w:pPr>
      <w:r w:rsidRPr="008A4EDE">
        <w:t>ClipartMax, 2021b. Vibration Motor. pp. Vibration-Motor. ClipartMax, ClipartMax.</w:t>
      </w:r>
    </w:p>
    <w:p w14:paraId="1976F682" w14:textId="77777777" w:rsidR="008A4EDE" w:rsidRPr="008A4EDE" w:rsidRDefault="008A4EDE" w:rsidP="008A4EDE">
      <w:pPr>
        <w:pStyle w:val="EndNoteBibliography"/>
        <w:spacing w:after="0"/>
      </w:pPr>
      <w:r w:rsidRPr="008A4EDE">
        <w:t>D’anna, E., Petrini, F.M., Artoni, F., Popovic, I., Simanić, I., Raspopovic, S., Micera, S., 2017. A somatotopic bidirectional hand prosthesis with transcutaneous electrical nerve stimulation based sensory feedback. Scientific reports 7(1), 1-15.</w:t>
      </w:r>
    </w:p>
    <w:p w14:paraId="1AFEEC8E" w14:textId="77777777" w:rsidR="008A4EDE" w:rsidRPr="008A4EDE" w:rsidRDefault="008A4EDE" w:rsidP="008A4EDE">
      <w:pPr>
        <w:pStyle w:val="EndNoteBibliography"/>
        <w:spacing w:after="0"/>
      </w:pPr>
      <w:r w:rsidRPr="008A4EDE">
        <w:t>Damian, D.D., Arita, A.H., Martinez, H., Pfeifer, R., 2012. Slip speed feedback for grip force control. IEEE Transactions on Biomedical Engineering 59(8), 2200-2210.</w:t>
      </w:r>
    </w:p>
    <w:p w14:paraId="3B7B104C" w14:textId="77777777" w:rsidR="008A4EDE" w:rsidRPr="008A4EDE" w:rsidRDefault="008A4EDE" w:rsidP="008A4EDE">
      <w:pPr>
        <w:pStyle w:val="EndNoteBibliography"/>
        <w:spacing w:after="0"/>
      </w:pPr>
      <w:r w:rsidRPr="008A4EDE">
        <w:t>Damian, D.D., Martinez, H., Dermitzakis, K., Hernandez-Arieta, A., Pfeifer, R., 2010. Artificial ridged skin for slippage speed detection in prosthetic hand applications. 2010 IEEE/RSJ International Conference on Intelligent Robots and Systems, pp. 904-909.</w:t>
      </w:r>
    </w:p>
    <w:p w14:paraId="34EBBD8F" w14:textId="1FE0ABD3" w:rsidR="008A4EDE" w:rsidRPr="008A4EDE" w:rsidRDefault="008A4EDE" w:rsidP="008A4EDE">
      <w:pPr>
        <w:pStyle w:val="EndNoteBibliography"/>
        <w:spacing w:after="0"/>
      </w:pPr>
      <w:r w:rsidRPr="008A4EDE">
        <w:t xml:space="preserve">DanielE58, 2021. Arduino Wearable Keyboard Glove. p. Arduino Wearable Keyboard Glove. </w:t>
      </w:r>
      <w:hyperlink r:id="rId8" w:history="1">
        <w:r w:rsidRPr="008A4EDE">
          <w:rPr>
            <w:rStyle w:val="Hyperlink"/>
          </w:rPr>
          <w:t>www.instructables.com</w:t>
        </w:r>
      </w:hyperlink>
      <w:r w:rsidRPr="008A4EDE">
        <w:t>, Instructables Circuits.</w:t>
      </w:r>
    </w:p>
    <w:p w14:paraId="262879CF" w14:textId="77777777" w:rsidR="008A4EDE" w:rsidRPr="008A4EDE" w:rsidRDefault="008A4EDE" w:rsidP="008A4EDE">
      <w:pPr>
        <w:pStyle w:val="EndNoteBibliography"/>
        <w:spacing w:after="0"/>
      </w:pPr>
      <w:r w:rsidRPr="008A4EDE">
        <w:t>DeFanti, T., Sandin, D., 1977. Sayre Glove Final Project Report. US NEA R60-34-163 Final Project Report.</w:t>
      </w:r>
    </w:p>
    <w:p w14:paraId="32632D2F" w14:textId="77777777" w:rsidR="008A4EDE" w:rsidRPr="008A4EDE" w:rsidRDefault="008A4EDE" w:rsidP="008A4EDE">
      <w:pPr>
        <w:pStyle w:val="EndNoteBibliography"/>
        <w:spacing w:after="0"/>
      </w:pPr>
      <w:r w:rsidRPr="008A4EDE">
        <w:t>Dipietro, L., Sabatini, A.M., Dario, P., 2008. A Survey of Glove-Based Systems and Their Applications. IEEE Transactions on Systems, Man, and Cybernetics, Part C (Applications and Reviews) 38(4), 461-482.</w:t>
      </w:r>
    </w:p>
    <w:p w14:paraId="4B0CA254" w14:textId="77777777" w:rsidR="008A4EDE" w:rsidRPr="008A4EDE" w:rsidRDefault="008A4EDE" w:rsidP="008A4EDE">
      <w:pPr>
        <w:pStyle w:val="EndNoteBibliography"/>
        <w:spacing w:after="0"/>
      </w:pPr>
      <w:r w:rsidRPr="008A4EDE">
        <w:t>Donaldson, W., 2021. Flex Sensor Glove. p. Flex Sensor Glove Used To Control Robotic Arm. Instructables.com, Instructables Circuits.</w:t>
      </w:r>
    </w:p>
    <w:p w14:paraId="59A84948" w14:textId="0E7E0CFC" w:rsidR="008A4EDE" w:rsidRPr="008A4EDE" w:rsidRDefault="008A4EDE" w:rsidP="008A4EDE">
      <w:pPr>
        <w:pStyle w:val="EndNoteBibliography"/>
        <w:spacing w:after="0"/>
      </w:pPr>
      <w:r w:rsidRPr="008A4EDE">
        <w:t xml:space="preserve">Emcnany, 2021. Interactive-Gloves. p. Interactive Gloves to be used as a general I/O device. Instructables Circuits, </w:t>
      </w:r>
      <w:hyperlink r:id="rId9" w:history="1">
        <w:r w:rsidRPr="008A4EDE">
          <w:rPr>
            <w:rStyle w:val="Hyperlink"/>
          </w:rPr>
          <w:t>www.instructables.com</w:t>
        </w:r>
      </w:hyperlink>
      <w:r w:rsidRPr="008A4EDE">
        <w:t>.</w:t>
      </w:r>
    </w:p>
    <w:p w14:paraId="4C2F1E5E" w14:textId="1C7B8B28" w:rsidR="008A4EDE" w:rsidRPr="008A4EDE" w:rsidRDefault="008A4EDE" w:rsidP="008A4EDE">
      <w:pPr>
        <w:pStyle w:val="EndNoteBibliography"/>
        <w:spacing w:after="0"/>
      </w:pPr>
      <w:r w:rsidRPr="008A4EDE">
        <w:t xml:space="preserve">Flexpoint, 2021. Flexpoint USB Glove Kit. p. USB Glove Kit. Flexpoint Sensor Systems, </w:t>
      </w:r>
      <w:hyperlink r:id="rId10" w:history="1">
        <w:r w:rsidRPr="008A4EDE">
          <w:rPr>
            <w:rStyle w:val="Hyperlink"/>
          </w:rPr>
          <w:t>https://www.flexpoint.com/usbglovekit</w:t>
        </w:r>
      </w:hyperlink>
      <w:r w:rsidRPr="008A4EDE">
        <w:t>.</w:t>
      </w:r>
    </w:p>
    <w:p w14:paraId="6E554B31" w14:textId="77777777" w:rsidR="008A4EDE" w:rsidRPr="008A4EDE" w:rsidRDefault="008A4EDE" w:rsidP="008A4EDE">
      <w:pPr>
        <w:pStyle w:val="EndNoteBibliography"/>
        <w:spacing w:after="0"/>
      </w:pPr>
      <w:r w:rsidRPr="008A4EDE">
        <w:t>Francés, L., Morer, P., Rodriguez, M.I., Cazón, A., 2019. Design and Development of a Low-Cost Wearable Glove to Track Forces Exerted by Workers in Car Assembly Lines. Sensors 19(2).</w:t>
      </w:r>
    </w:p>
    <w:p w14:paraId="66A8BC8D" w14:textId="77777777" w:rsidR="008A4EDE" w:rsidRPr="008A4EDE" w:rsidRDefault="008A4EDE" w:rsidP="008A4EDE">
      <w:pPr>
        <w:pStyle w:val="EndNoteBibliography"/>
        <w:spacing w:after="0"/>
      </w:pPr>
      <w:r w:rsidRPr="008A4EDE">
        <w:t>Francisco, E., 2020. How the "Failed" Nintendo Power Glove Found an Unexpected Second Life. p. Nintendo Power Glove. Inverse, Inverse.com.</w:t>
      </w:r>
    </w:p>
    <w:p w14:paraId="74D9AC7F" w14:textId="77777777" w:rsidR="008A4EDE" w:rsidRPr="008A4EDE" w:rsidRDefault="008A4EDE" w:rsidP="008A4EDE">
      <w:pPr>
        <w:pStyle w:val="EndNoteBibliography"/>
        <w:spacing w:after="0"/>
      </w:pPr>
      <w:r w:rsidRPr="008A4EDE">
        <w:t>Freedman, Z., 2016. Project Grip - Parametric Data Glove. pp. Project Grip - Parametric Data Glove. MakerBot Thingverse, thingverse.com.</w:t>
      </w:r>
    </w:p>
    <w:p w14:paraId="002DA75D" w14:textId="331698D7" w:rsidR="008A4EDE" w:rsidRPr="008A4EDE" w:rsidRDefault="008A4EDE" w:rsidP="008A4EDE">
      <w:pPr>
        <w:pStyle w:val="EndNoteBibliography"/>
        <w:spacing w:after="0"/>
      </w:pPr>
      <w:r w:rsidRPr="008A4EDE">
        <w:t xml:space="preserve">Freire, R., 2021a. DIY Glove Controller With E-Textile Sensors. pp. DIY Glove Controller With E-Textile Sensors. Instructables Circuits, </w:t>
      </w:r>
      <w:hyperlink r:id="rId11" w:history="1">
        <w:r w:rsidRPr="008A4EDE">
          <w:rPr>
            <w:rStyle w:val="Hyperlink"/>
          </w:rPr>
          <w:t>www.instructables.com</w:t>
        </w:r>
      </w:hyperlink>
      <w:r w:rsidRPr="008A4EDE">
        <w:t>.</w:t>
      </w:r>
    </w:p>
    <w:p w14:paraId="2E88802F" w14:textId="125E34DF" w:rsidR="008A4EDE" w:rsidRPr="008A4EDE" w:rsidRDefault="008A4EDE" w:rsidP="008A4EDE">
      <w:pPr>
        <w:pStyle w:val="EndNoteBibliography"/>
        <w:spacing w:after="0"/>
      </w:pPr>
      <w:r w:rsidRPr="008A4EDE">
        <w:t xml:space="preserve">Freire, R., 2021b. Extextile VR Gloves for Vive Tracker. p. Extextile VR Gloves for Vive Tracker. Instructables, </w:t>
      </w:r>
      <w:hyperlink r:id="rId12" w:history="1">
        <w:r w:rsidRPr="008A4EDE">
          <w:rPr>
            <w:rStyle w:val="Hyperlink"/>
          </w:rPr>
          <w:t>https://www.instructables.com/Etextile-VR-Gloves-for-Vive-Tracker/</w:t>
        </w:r>
      </w:hyperlink>
      <w:r w:rsidRPr="008A4EDE">
        <w:t>.</w:t>
      </w:r>
    </w:p>
    <w:p w14:paraId="262C151D" w14:textId="77777777" w:rsidR="008A4EDE" w:rsidRPr="008A4EDE" w:rsidRDefault="008A4EDE" w:rsidP="008A4EDE">
      <w:pPr>
        <w:pStyle w:val="EndNoteBibliography"/>
        <w:spacing w:after="0"/>
      </w:pPr>
      <w:r w:rsidRPr="008A4EDE">
        <w:t>Gao, Y., Ota, H., Schaler, E.W., Chen, K., Zhao, A., Gao, W., Fahad, H.M., Leng, Y., Zheng, A., Xiong, F., Zhang, C., Tai, L.-C., Zhao, P., Fearing, R.S., Javey, A., 2017. Wearable Microfluidic Diaphragm Pressure Sensor for Health and Tactile Touch Monitoring. Advanced Materials 29(39), 1701985.</w:t>
      </w:r>
    </w:p>
    <w:p w14:paraId="286BCF05" w14:textId="77777777" w:rsidR="008A4EDE" w:rsidRPr="008A4EDE" w:rsidRDefault="008A4EDE" w:rsidP="008A4EDE">
      <w:pPr>
        <w:pStyle w:val="EndNoteBibliography"/>
        <w:spacing w:after="0"/>
      </w:pPr>
      <w:r w:rsidRPr="008A4EDE">
        <w:t>GDJ, 2019. Rehabilitation. In: Pinterastudio, D.A.B. (Ed.), p. Doctors Appointment By Pinterastudio. Open Clipart, Open Clipart.</w:t>
      </w:r>
    </w:p>
    <w:p w14:paraId="37C9ABC6" w14:textId="77777777" w:rsidR="008A4EDE" w:rsidRPr="008A4EDE" w:rsidRDefault="008A4EDE" w:rsidP="008A4EDE">
      <w:pPr>
        <w:pStyle w:val="EndNoteBibliography"/>
        <w:spacing w:after="0"/>
      </w:pPr>
      <w:r w:rsidRPr="008A4EDE">
        <w:t>Gonzalez, J., Soma, H., Sekine, M., Yu, W., 2012. Psycho-physiological assessment of a prosthetic hand sensory feedback system based on an auditory display: a preliminary study. Journal of neuroengineering and rehabilitation 9(1), 1-14.</w:t>
      </w:r>
    </w:p>
    <w:p w14:paraId="5724EF25" w14:textId="77777777" w:rsidR="008A4EDE" w:rsidRPr="008A4EDE" w:rsidRDefault="008A4EDE" w:rsidP="008A4EDE">
      <w:pPr>
        <w:pStyle w:val="EndNoteBibliography"/>
        <w:spacing w:after="0"/>
      </w:pPr>
      <w:r w:rsidRPr="008A4EDE">
        <w:t>Guide, R.S., 2021. What is Sensory Impairment. p. What is Sensory Impairement. Reading Services Guide, reading.gov.uk.</w:t>
      </w:r>
    </w:p>
    <w:p w14:paraId="25D8A557" w14:textId="77777777" w:rsidR="008A4EDE" w:rsidRPr="008A4EDE" w:rsidRDefault="008A4EDE" w:rsidP="008A4EDE">
      <w:pPr>
        <w:pStyle w:val="EndNoteBibliography"/>
        <w:spacing w:after="0"/>
      </w:pPr>
      <w:r w:rsidRPr="008A4EDE">
        <w:lastRenderedPageBreak/>
        <w:t>Hammond, F.L., Mengüç, Y., Wood, R.J., 2014. Toward a modular soft sensor-embedded glove for human hand motion and tactile pressure measurement. 2014 IEEE/RSJ International Conference on Intelligent Robots and Systems, pp. 4000-4007.</w:t>
      </w:r>
    </w:p>
    <w:p w14:paraId="0459CEF0" w14:textId="77777777" w:rsidR="008A4EDE" w:rsidRPr="008A4EDE" w:rsidRDefault="008A4EDE" w:rsidP="008A4EDE">
      <w:pPr>
        <w:pStyle w:val="EndNoteBibliography"/>
        <w:spacing w:after="0"/>
      </w:pPr>
      <w:r w:rsidRPr="008A4EDE">
        <w:t>Han, A.K., Ji, S., Wang, D., Cutkosky, M.R., 2020. Haptic surface display based on miniature dielectric fluid transducers. IEEE Robotics and Automation Letters 5(3), 4021-4027.</w:t>
      </w:r>
    </w:p>
    <w:p w14:paraId="1FDEE17B" w14:textId="77777777" w:rsidR="008A4EDE" w:rsidRPr="008A4EDE" w:rsidRDefault="008A4EDE" w:rsidP="008A4EDE">
      <w:pPr>
        <w:pStyle w:val="EndNoteBibliography"/>
        <w:spacing w:after="0"/>
      </w:pPr>
      <w:r w:rsidRPr="008A4EDE">
        <w:t>Henderson, J., Condell, J., Connolly, J., Kelly, D., Curran, K., 2021. Review of Wearable Sensor-Based Health Monitoring Glove Devices for Rheumatoid Arthritis. Sensors 21(5), 1576.</w:t>
      </w:r>
    </w:p>
    <w:p w14:paraId="6B6CDC5D" w14:textId="77777777" w:rsidR="008A4EDE" w:rsidRPr="008A4EDE" w:rsidRDefault="008A4EDE" w:rsidP="008A4EDE">
      <w:pPr>
        <w:pStyle w:val="EndNoteBibliography"/>
        <w:spacing w:after="0"/>
      </w:pPr>
      <w:r w:rsidRPr="008A4EDE">
        <w:t>Hooggan Scientific, L., 2021. ErgoPAK ergoGlove. p. ergoGlove ergonic FSR Sensor System. Hoggan Scientific, LLC, hogganscientific.com.</w:t>
      </w:r>
    </w:p>
    <w:p w14:paraId="194F0220" w14:textId="77777777" w:rsidR="008A4EDE" w:rsidRPr="008A4EDE" w:rsidRDefault="008A4EDE" w:rsidP="008A4EDE">
      <w:pPr>
        <w:pStyle w:val="EndNoteBibliography"/>
        <w:spacing w:after="0"/>
      </w:pPr>
      <w:r w:rsidRPr="008A4EDE">
        <w:t>Huang, H., Li, T., Bruschini, C., Enz, C., Justiz, J., Antfolk, C., Koch, V.M., 2017. Multi-modal sensory feedback system for upper limb amputees. 2017 New Generation of CAS (NGCAS), pp. 193-196. IEEE.</w:t>
      </w:r>
    </w:p>
    <w:p w14:paraId="3B1EA83D" w14:textId="77777777" w:rsidR="008A4EDE" w:rsidRPr="008A4EDE" w:rsidRDefault="008A4EDE" w:rsidP="008A4EDE">
      <w:pPr>
        <w:pStyle w:val="EndNoteBibliography"/>
        <w:spacing w:after="0"/>
      </w:pPr>
      <w:r w:rsidRPr="008A4EDE">
        <w:t>Hubble, L.J., Wang, J., 2019. Sensing at your fingertips: glove‐based wearable chemical sensors. Electroanalysis 31(3), 428-436.</w:t>
      </w:r>
    </w:p>
    <w:p w14:paraId="3A769FFF" w14:textId="77777777" w:rsidR="008A4EDE" w:rsidRPr="008A4EDE" w:rsidRDefault="008A4EDE" w:rsidP="008A4EDE">
      <w:pPr>
        <w:pStyle w:val="EndNoteBibliography"/>
        <w:spacing w:after="0"/>
      </w:pPr>
      <w:r w:rsidRPr="008A4EDE">
        <w:t>Hughes, J., Spielberg, A., Chounlakone, M., Chang, G., Matusik, W., Rus, D., 2020. A Simple, Inexpensive, Wearable Glove with Hybrid Resistive-Pressure Sensors for Computational Sensing, Proprioception, and Task Identification. Advanced Intelligent Systems 2(6), 2000002.</w:t>
      </w:r>
    </w:p>
    <w:p w14:paraId="41CF264F" w14:textId="77777777" w:rsidR="008A4EDE" w:rsidRPr="008A4EDE" w:rsidRDefault="008A4EDE" w:rsidP="008A4EDE">
      <w:pPr>
        <w:pStyle w:val="EndNoteBibliography"/>
        <w:spacing w:after="0"/>
      </w:pPr>
      <w:r w:rsidRPr="008A4EDE">
        <w:t>Jeong, Y.R., Park, H., Jin, S.W., Hong, S.Y., Lee, S.-S., Ha, J.S., 2015. Highly Stretchable and Sensitive Strain Sensors Using Fragmentized Graphene Foam. Advanced Functional Materials 25(27), 4228-4236.</w:t>
      </w:r>
    </w:p>
    <w:p w14:paraId="34A822E3" w14:textId="77777777" w:rsidR="008A4EDE" w:rsidRPr="008A4EDE" w:rsidRDefault="008A4EDE" w:rsidP="008A4EDE">
      <w:pPr>
        <w:pStyle w:val="EndNoteBibliography"/>
        <w:spacing w:after="0"/>
      </w:pPr>
      <w:r w:rsidRPr="008A4EDE">
        <w:t>Ji, S., Jang, J., Hwang, J.C., Lee, Y., Lee, J.-H., Park, J.-U., 2020. Amorphous Oxide Semiconductor Transistors with Air Dielectrics for Transparent and Wearable Pressure Sensor Arrays. Advanced Materials Technologies 5(2), 1900928.</w:t>
      </w:r>
    </w:p>
    <w:p w14:paraId="09B35370" w14:textId="77777777" w:rsidR="008A4EDE" w:rsidRPr="008A4EDE" w:rsidRDefault="008A4EDE" w:rsidP="008A4EDE">
      <w:pPr>
        <w:pStyle w:val="EndNoteBibliography"/>
        <w:spacing w:after="0"/>
      </w:pPr>
      <w:r w:rsidRPr="008A4EDE">
        <w:t>Jiang, L., Cutkosky, M.R., Ruutiainen, J., Raisamo, R., 2009. Using haptic feedback to improve grasp force control in multiple sclerosis patients. IEEE transactions on Robotics 25(3), 593-601.</w:t>
      </w:r>
    </w:p>
    <w:p w14:paraId="434A3F2E" w14:textId="77777777" w:rsidR="008A4EDE" w:rsidRPr="008A4EDE" w:rsidRDefault="008A4EDE" w:rsidP="008A4EDE">
      <w:pPr>
        <w:pStyle w:val="EndNoteBibliography"/>
        <w:spacing w:after="0"/>
      </w:pPr>
      <w:r w:rsidRPr="008A4EDE">
        <w:t>Khan, H., Razmjou, A., Ebrahimi Warkiani, M., Kottapalli, A., Asadnia, M., 2018. Sensitive and Flexible Polymeric Strain Sensor for Accurate Human Motion Monitoring. Sensors 18(2), 418.</w:t>
      </w:r>
    </w:p>
    <w:p w14:paraId="7FEA38E1" w14:textId="77777777" w:rsidR="008A4EDE" w:rsidRPr="008A4EDE" w:rsidRDefault="008A4EDE" w:rsidP="008A4EDE">
      <w:pPr>
        <w:pStyle w:val="EndNoteBibliography"/>
        <w:spacing w:after="0"/>
      </w:pPr>
      <w:r w:rsidRPr="008A4EDE">
        <w:t>Kim, H.-J., Thukral, A., Yu, C., 2018. Highly Sensitive and Very Stretchable Strain Sensor Based on a Rubbery Semiconductor. ACS Applied Materials &amp; Interfaces 10(5), 5000-5006.</w:t>
      </w:r>
    </w:p>
    <w:p w14:paraId="3C2AA16A" w14:textId="77777777" w:rsidR="008A4EDE" w:rsidRPr="008A4EDE" w:rsidRDefault="008A4EDE" w:rsidP="008A4EDE">
      <w:pPr>
        <w:pStyle w:val="EndNoteBibliography"/>
        <w:spacing w:after="0"/>
      </w:pPr>
      <w:r w:rsidRPr="008A4EDE">
        <w:t>Kim, J., Lee, M., Shim, H.J., Ghaffari, R., Cho, H.R., Son, D., Jung, Y.H., Soh, M., Choi, C., Jung, S., Chu, K., Jeon, D., Lee, S.-T., Kim, J.H., Choi, S.H., Hyeon, T., Kim, D.-H., 2014. Stretchable silicon nanoribbon electronics for skin prosthesis. Nature Communications 5(1), 5747.</w:t>
      </w:r>
    </w:p>
    <w:p w14:paraId="2298ACE6" w14:textId="77777777" w:rsidR="008A4EDE" w:rsidRPr="008A4EDE" w:rsidRDefault="008A4EDE" w:rsidP="008A4EDE">
      <w:pPr>
        <w:pStyle w:val="EndNoteBibliography"/>
        <w:spacing w:after="0"/>
      </w:pPr>
      <w:r w:rsidRPr="008A4EDE">
        <w:t>Kim, M.K., Parasuraman, R.N., Wang, L., Park, Y., Kim, B., Lee, S.J., Lu, N., Min, B.-C., Lee, C.H., 2019. Soft-packaged sensory glove system for human-like natural interaction and control of prosthetic hands. NPG Asia Materials 11(1), 43.</w:t>
      </w:r>
    </w:p>
    <w:p w14:paraId="314E91E8" w14:textId="77777777" w:rsidR="008A4EDE" w:rsidRPr="008A4EDE" w:rsidRDefault="008A4EDE" w:rsidP="008A4EDE">
      <w:pPr>
        <w:pStyle w:val="EndNoteBibliography"/>
        <w:spacing w:after="0"/>
      </w:pPr>
      <w:r w:rsidRPr="008A4EDE">
        <w:t>King, C.-H., Higa, A.T., Culjat, M.O., Han, S.H., Bisley, J.W., Carman, G.P., Dutson, E., Grundfest, W.S., 2007. A pneumatic haptic feedback actuator array for robotic surgery or simulation. MMVR, pp. 217-222. Citeseer.</w:t>
      </w:r>
    </w:p>
    <w:p w14:paraId="5CB204D5" w14:textId="77777777" w:rsidR="008A4EDE" w:rsidRPr="008A4EDE" w:rsidRDefault="008A4EDE" w:rsidP="008A4EDE">
      <w:pPr>
        <w:pStyle w:val="EndNoteBibliography"/>
        <w:spacing w:after="0"/>
      </w:pPr>
      <w:r w:rsidRPr="008A4EDE">
        <w:t>Lee, J., Choi, M.H., Jung, J.H., Hammond, F.L., 2017. Multimodal sensory feedback for virtual proprioception in powered upper-limb prostheses. 2017 26th IEEE International Symposium on Robot and Human Interactive Communication (RO-MAN), pp. 277-283. IEEE.</w:t>
      </w:r>
    </w:p>
    <w:p w14:paraId="5F3DAED3" w14:textId="77777777" w:rsidR="008A4EDE" w:rsidRPr="008A4EDE" w:rsidRDefault="008A4EDE" w:rsidP="008A4EDE">
      <w:pPr>
        <w:pStyle w:val="EndNoteBibliography"/>
        <w:spacing w:after="0"/>
      </w:pPr>
      <w:r w:rsidRPr="008A4EDE">
        <w:t>Lee, J., Kim, D.W., Chun, S., Song, J.H., Yoo, E.S., Kim, J.K., Pang, C., 2020. Intrinsically Strain-Insensitive, Hyperelastic Temperature-Sensing Fiber with Compressed Micro-Wrinkles for Integrated Textronics. Advanced Materials Technologies 5(5), 2000073.</w:t>
      </w:r>
    </w:p>
    <w:p w14:paraId="0B1A6F9F" w14:textId="77777777" w:rsidR="008A4EDE" w:rsidRPr="008A4EDE" w:rsidRDefault="008A4EDE" w:rsidP="008A4EDE">
      <w:pPr>
        <w:pStyle w:val="EndNoteBibliography"/>
        <w:spacing w:after="0"/>
      </w:pPr>
      <w:r w:rsidRPr="008A4EDE">
        <w:lastRenderedPageBreak/>
        <w:t>Li, C., Cao, R., Zhang, X., 2018. Breathable materials for triboelectric effect-based wearable electronics. Applied Sciences 8(12), 2485.</w:t>
      </w:r>
    </w:p>
    <w:p w14:paraId="71219BEE" w14:textId="77777777" w:rsidR="008A4EDE" w:rsidRPr="008A4EDE" w:rsidRDefault="008A4EDE" w:rsidP="008A4EDE">
      <w:pPr>
        <w:pStyle w:val="EndNoteBibliography"/>
        <w:spacing w:after="0"/>
      </w:pPr>
      <w:r w:rsidRPr="008A4EDE">
        <w:t>Li, P., Anwar Ali, H.P., Cheng, W., Yang, J., Tee, B.C.K., 2020a. Bioinspired Prosthetic Interfaces. Advanced Materials Technologies 5(3), 1900856.</w:t>
      </w:r>
    </w:p>
    <w:p w14:paraId="3E7D4B51" w14:textId="77777777" w:rsidR="008A4EDE" w:rsidRPr="008A4EDE" w:rsidRDefault="008A4EDE" w:rsidP="008A4EDE">
      <w:pPr>
        <w:pStyle w:val="EndNoteBibliography"/>
        <w:spacing w:after="0"/>
      </w:pPr>
      <w:r w:rsidRPr="008A4EDE">
        <w:t>Li, Y., Zheng, C., Liu, S., Huang, L., Fang, T., Li, J.X., Xu, F., Li, F., 2020b. Smart Glove Integrated with Tunable MWNTs/PDMS Fibers Made of a One-Step Extrusion Method for Finger Dexterity, Gesture, and Temperature Recognition. ACS Applied Materials &amp; Interfaces 12(21), 23764-23773.</w:t>
      </w:r>
    </w:p>
    <w:p w14:paraId="1DB5E3B5" w14:textId="77777777" w:rsidR="008A4EDE" w:rsidRPr="008A4EDE" w:rsidRDefault="008A4EDE" w:rsidP="008A4EDE">
      <w:pPr>
        <w:pStyle w:val="EndNoteBibliography"/>
        <w:spacing w:after="0"/>
      </w:pPr>
      <w:r w:rsidRPr="008A4EDE">
        <w:t>Lieberman, J., Breazeal, C., 2007. TIKL: Development of a wearable vibrotactile feedback suit for improved human motor learning. IEEE Transactions on Robotics 23(5), 919-926.</w:t>
      </w:r>
    </w:p>
    <w:p w14:paraId="5CE6585A" w14:textId="49D41021" w:rsidR="008A4EDE" w:rsidRPr="008A4EDE" w:rsidRDefault="008A4EDE" w:rsidP="008A4EDE">
      <w:pPr>
        <w:pStyle w:val="EndNoteBibliography"/>
        <w:spacing w:after="0"/>
      </w:pPr>
      <w:r w:rsidRPr="008A4EDE">
        <w:t xml:space="preserve">Luke's, S., 2021. Loss of Sensation: Safety Tips. p. Loss of Sensation: Safety Tips. Saint Luke's, </w:t>
      </w:r>
      <w:hyperlink r:id="rId13" w:history="1">
        <w:r w:rsidRPr="008A4EDE">
          <w:rPr>
            <w:rStyle w:val="Hyperlink"/>
          </w:rPr>
          <w:t>www.saintlukeskc.org</w:t>
        </w:r>
      </w:hyperlink>
      <w:r w:rsidRPr="008A4EDE">
        <w:t>.</w:t>
      </w:r>
    </w:p>
    <w:p w14:paraId="7DE5A25E" w14:textId="77777777" w:rsidR="008A4EDE" w:rsidRPr="008A4EDE" w:rsidRDefault="008A4EDE" w:rsidP="008A4EDE">
      <w:pPr>
        <w:pStyle w:val="EndNoteBibliography"/>
        <w:spacing w:after="0"/>
      </w:pPr>
      <w:r w:rsidRPr="008A4EDE">
        <w:t>Luo, X., Shi, W., Yu, H., Xie, Z., Li, K., Cui, Y., 2018. Wearable carbon nanotube-based biosensors on gloves for lactate. Sensors 18(10), 3398.</w:t>
      </w:r>
    </w:p>
    <w:p w14:paraId="37B70E7B" w14:textId="77777777" w:rsidR="008A4EDE" w:rsidRPr="008A4EDE" w:rsidRDefault="008A4EDE" w:rsidP="008A4EDE">
      <w:pPr>
        <w:pStyle w:val="EndNoteBibliography"/>
        <w:spacing w:after="0"/>
      </w:pPr>
      <w:r w:rsidRPr="008A4EDE">
        <w:t>Manus-VR, 2021. Manus VR Prime II. pp. Manus-VR Prime II Haptic Manus-VR, Manus-VR.com.</w:t>
      </w:r>
    </w:p>
    <w:p w14:paraId="17E92684" w14:textId="77777777" w:rsidR="008A4EDE" w:rsidRPr="008A4EDE" w:rsidRDefault="008A4EDE" w:rsidP="008A4EDE">
      <w:pPr>
        <w:pStyle w:val="EndNoteBibliography"/>
        <w:spacing w:after="0"/>
      </w:pPr>
      <w:r w:rsidRPr="008A4EDE">
        <w:t>McCann, M.E., Waters P Fau - Goumnerova, L.C., Goumnerova Lc Fau - Berde, C., Berde, C., Self-mutilation in young children following brachial plexus birth injury(0304-3959 (Print)).</w:t>
      </w:r>
    </w:p>
    <w:p w14:paraId="0A348808" w14:textId="77777777" w:rsidR="008A4EDE" w:rsidRPr="008A4EDE" w:rsidRDefault="008A4EDE" w:rsidP="008A4EDE">
      <w:pPr>
        <w:pStyle w:val="EndNoteBibliography"/>
        <w:spacing w:after="0"/>
      </w:pPr>
      <w:r w:rsidRPr="008A4EDE">
        <w:t>McCaw, J.C.S., Yuen, M.C., Kramer-Bottiglio, R., 2018. Sensory Glove for Dynamic Hand Proprioception and Tactile Sensing.</w:t>
      </w:r>
    </w:p>
    <w:p w14:paraId="1A877FC3" w14:textId="426365AB" w:rsidR="008A4EDE" w:rsidRPr="008A4EDE" w:rsidRDefault="008A4EDE" w:rsidP="008A4EDE">
      <w:pPr>
        <w:pStyle w:val="EndNoteBibliography"/>
        <w:spacing w:after="0"/>
      </w:pPr>
      <w:r w:rsidRPr="008A4EDE">
        <w:t xml:space="preserve">MimuGloves, 2021. Mimu-Gloves. p. Mimu Gloves. Mimu Gloves, </w:t>
      </w:r>
      <w:hyperlink r:id="rId14" w:history="1">
        <w:r w:rsidRPr="008A4EDE">
          <w:rPr>
            <w:rStyle w:val="Hyperlink"/>
          </w:rPr>
          <w:t>www.mimugloves.com</w:t>
        </w:r>
      </w:hyperlink>
      <w:r w:rsidRPr="008A4EDE">
        <w:t>.</w:t>
      </w:r>
    </w:p>
    <w:p w14:paraId="53EE20A7" w14:textId="77777777" w:rsidR="008A4EDE" w:rsidRPr="008A4EDE" w:rsidRDefault="008A4EDE" w:rsidP="008A4EDE">
      <w:pPr>
        <w:pStyle w:val="EndNoteBibliography"/>
        <w:spacing w:after="0"/>
      </w:pPr>
      <w:r w:rsidRPr="008A4EDE">
        <w:t>Min, J., Sempionatto, J.R., Teymourian, H., Wang, J., Gao, W., 2021. Wearable electrochemical biosensors in North America. Biosensors and Bioelectronics 172, 112750.</w:t>
      </w:r>
    </w:p>
    <w:p w14:paraId="3E97FE72" w14:textId="77777777" w:rsidR="008A4EDE" w:rsidRPr="008A4EDE" w:rsidRDefault="008A4EDE" w:rsidP="008A4EDE">
      <w:pPr>
        <w:pStyle w:val="EndNoteBibliography"/>
        <w:spacing w:after="0"/>
      </w:pPr>
      <w:r w:rsidRPr="008A4EDE">
        <w:t>Mishra, R.K., Hubble, L.J., Martín, A., Kumar, R., Barfidokht, A., Kim, J., Musameh, M.M., Kyratzis, I.L., Wang, J., 2017. Wearable flexible and stretchable glove biosensor for on-site detection of organophosphorus chemical threats. ACS sensors 2(4), 553-561.</w:t>
      </w:r>
    </w:p>
    <w:p w14:paraId="4025C3CD" w14:textId="77777777" w:rsidR="008A4EDE" w:rsidRPr="008A4EDE" w:rsidRDefault="008A4EDE" w:rsidP="008A4EDE">
      <w:pPr>
        <w:pStyle w:val="EndNoteBibliography"/>
        <w:spacing w:after="0"/>
      </w:pPr>
      <w:r w:rsidRPr="008A4EDE">
        <w:t>Mitsuda, T., Kuge, S., Wakabayashi, M., Kawamura, S., 2002. Wearable force display using a particle mechanical constraint. Presence: Teleoperators &amp; Virtual Environments 11(6), 569-577.</w:t>
      </w:r>
    </w:p>
    <w:p w14:paraId="6C924116" w14:textId="77777777" w:rsidR="008A4EDE" w:rsidRPr="008A4EDE" w:rsidRDefault="008A4EDE" w:rsidP="008A4EDE">
      <w:pPr>
        <w:pStyle w:val="EndNoteBibliography"/>
        <w:spacing w:after="0"/>
      </w:pPr>
      <w:r w:rsidRPr="008A4EDE">
        <w:t>Moini, 2011. Prosthetic Leg. In: amputation, m.a. (Ed.), p. Man after amputation. Open Clipart, Open Clipart.</w:t>
      </w:r>
    </w:p>
    <w:p w14:paraId="0EB047D0" w14:textId="77777777" w:rsidR="008A4EDE" w:rsidRPr="008A4EDE" w:rsidRDefault="008A4EDE" w:rsidP="008A4EDE">
      <w:pPr>
        <w:pStyle w:val="EndNoteBibliography"/>
        <w:spacing w:after="0"/>
      </w:pPr>
      <w:r w:rsidRPr="008A4EDE">
        <w:t>Molina, A.H., Frank, 2021. The Effects of Mechanical Coupling on the Perception of Haptic Feedback. 2021 Design of Medical Devices Conference. ASME, Minneapolis, Minnesota, USA.</w:t>
      </w:r>
    </w:p>
    <w:p w14:paraId="095ACEE9" w14:textId="5FE9A3CF" w:rsidR="008A4EDE" w:rsidRPr="008A4EDE" w:rsidRDefault="008A4EDE" w:rsidP="008A4EDE">
      <w:pPr>
        <w:pStyle w:val="EndNoteBibliography"/>
        <w:spacing w:after="0"/>
      </w:pPr>
      <w:r w:rsidRPr="008A4EDE">
        <w:t xml:space="preserve">Neofect, 2021. Smart Glove for Home. p. Smart Glove for Home using Samsung Tablet. Neofect USA, </w:t>
      </w:r>
      <w:hyperlink r:id="rId15" w:history="1">
        <w:r w:rsidRPr="008A4EDE">
          <w:rPr>
            <w:rStyle w:val="Hyperlink"/>
          </w:rPr>
          <w:t>https://shop.neofect.com/products/neofect-smart-glove</w:t>
        </w:r>
      </w:hyperlink>
      <w:r w:rsidRPr="008A4EDE">
        <w:t>.</w:t>
      </w:r>
    </w:p>
    <w:p w14:paraId="244CF73E" w14:textId="77777777" w:rsidR="008A4EDE" w:rsidRPr="008A4EDE" w:rsidRDefault="008A4EDE" w:rsidP="008A4EDE">
      <w:pPr>
        <w:pStyle w:val="EndNoteBibliography"/>
        <w:spacing w:after="0"/>
      </w:pPr>
      <w:r w:rsidRPr="008A4EDE">
        <w:t>Noitom, I.I., 2021. Noitom Hi5. p. Hi5 VR Glove. Noitom International Inc., hi5vrglove.com.</w:t>
      </w:r>
    </w:p>
    <w:p w14:paraId="14809AA2" w14:textId="77777777" w:rsidR="008A4EDE" w:rsidRPr="008A4EDE" w:rsidRDefault="008A4EDE" w:rsidP="008A4EDE">
      <w:pPr>
        <w:pStyle w:val="EndNoteBibliography"/>
        <w:spacing w:after="0"/>
      </w:pPr>
      <w:r w:rsidRPr="008A4EDE">
        <w:t>Novel, G., 2021. Pliance Glove Sensor. p. Pliance Glove Sensor. Novel Gmbh.</w:t>
      </w:r>
    </w:p>
    <w:p w14:paraId="67B368A4" w14:textId="77777777" w:rsidR="008A4EDE" w:rsidRPr="008A4EDE" w:rsidRDefault="008A4EDE" w:rsidP="008A4EDE">
      <w:pPr>
        <w:pStyle w:val="EndNoteBibliography"/>
        <w:spacing w:after="0"/>
      </w:pPr>
      <w:r w:rsidRPr="008A4EDE">
        <w:t>O’Connor, T.F., Fach, M.E., Miller, R., Root, S.E., Mercier, P.P., Lipomi, D.J., 2017. The Language of Glove: Wireless gesture decoder with low-power and stretchable hybrid electronics. PloS one 12(7), e0179766.</w:t>
      </w:r>
    </w:p>
    <w:p w14:paraId="1AB63CE0" w14:textId="77777777" w:rsidR="008A4EDE" w:rsidRPr="008A4EDE" w:rsidRDefault="008A4EDE" w:rsidP="008A4EDE">
      <w:pPr>
        <w:pStyle w:val="EndNoteBibliography"/>
        <w:spacing w:after="0"/>
      </w:pPr>
      <w:r w:rsidRPr="008A4EDE">
        <w:t>OpenClipart, 2018. Prosthetic Arm. In: Robot, S. (Ed.), p. Standing Robot. Open Clipart, Open Clipart.</w:t>
      </w:r>
    </w:p>
    <w:p w14:paraId="00145CEC" w14:textId="77777777" w:rsidR="008A4EDE" w:rsidRPr="008A4EDE" w:rsidRDefault="008A4EDE" w:rsidP="008A4EDE">
      <w:pPr>
        <w:pStyle w:val="EndNoteBibliography"/>
        <w:spacing w:after="0"/>
      </w:pPr>
      <w:r w:rsidRPr="008A4EDE">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069113B" w14:textId="77777777" w:rsidR="008A4EDE" w:rsidRPr="008A4EDE" w:rsidRDefault="008A4EDE" w:rsidP="008A4EDE">
      <w:pPr>
        <w:pStyle w:val="EndNoteBibliography"/>
        <w:spacing w:after="0"/>
      </w:pPr>
      <w:r w:rsidRPr="008A4EDE">
        <w:lastRenderedPageBreak/>
        <w:t>Ozioko, O., Hersh, M., Dahiya, R., 2018. Inductance-Based Flexible Pressure Sensor for Assistive Gloves. 2018 IEEE SENSORS, pp. 1-4.</w:t>
      </w:r>
    </w:p>
    <w:p w14:paraId="7C70EA09" w14:textId="77777777" w:rsidR="008A4EDE" w:rsidRPr="008A4EDE" w:rsidRDefault="008A4EDE" w:rsidP="008A4EDE">
      <w:pPr>
        <w:pStyle w:val="EndNoteBibliography"/>
        <w:spacing w:after="0"/>
      </w:pPr>
      <w:r w:rsidRPr="008A4EDE">
        <w:t>Pan, Y.-T., Hur, P., 2017. Interactive balance rehabilitation tool with wearable skin stretch device. 2017 26th IEEE International Symposium on Robot and Human Interactive Communication (RO-MAN), pp. 489-494. IEEE.</w:t>
      </w:r>
    </w:p>
    <w:p w14:paraId="3884BC3D" w14:textId="77777777" w:rsidR="008A4EDE" w:rsidRPr="008A4EDE" w:rsidRDefault="008A4EDE" w:rsidP="008A4EDE">
      <w:pPr>
        <w:pStyle w:val="EndNoteBibliography"/>
        <w:spacing w:after="0"/>
      </w:pPr>
      <w:r w:rsidRPr="008A4EDE">
        <w:t>Park, C., Park, J., Oh, S., Choi, S., 2019. Realistic Haptic Rendering of Collision Effects Using Multimodal Vibrotactile and Impact Feedback. 2019 IEEE World Haptics Conference (WHC), pp. 449-454. IEEE.</w:t>
      </w:r>
    </w:p>
    <w:p w14:paraId="3BC20C23" w14:textId="77777777" w:rsidR="008A4EDE" w:rsidRPr="008A4EDE" w:rsidRDefault="008A4EDE" w:rsidP="008A4EDE">
      <w:pPr>
        <w:pStyle w:val="EndNoteBibliography"/>
        <w:spacing w:after="0"/>
      </w:pPr>
      <w:r w:rsidRPr="008A4EDE">
        <w:t>Pasquale, G., 2018. Glove-based systems for medical applications: review of recent advancements. Journal of Textile Engineering &amp; Fashion Technology 4.</w:t>
      </w:r>
    </w:p>
    <w:p w14:paraId="23D18BA5" w14:textId="77777777" w:rsidR="008A4EDE" w:rsidRPr="008A4EDE" w:rsidRDefault="008A4EDE" w:rsidP="008A4EDE">
      <w:pPr>
        <w:pStyle w:val="EndNoteBibliography"/>
        <w:spacing w:after="0"/>
      </w:pPr>
      <w:r w:rsidRPr="008A4EDE">
        <w:t>Patterson, P.E., Katz, J.A., 1992. Design and evaluation of a sensory feedback system that provides grasping pressure in a myoelectric hand. J Rehabil Res Dev 29(1), 1-8.</w:t>
      </w:r>
    </w:p>
    <w:p w14:paraId="0EEBAC54" w14:textId="13EEC1A6" w:rsidR="008A4EDE" w:rsidRPr="008A4EDE" w:rsidRDefault="008A4EDE" w:rsidP="008A4EDE">
      <w:pPr>
        <w:pStyle w:val="EndNoteBibliography"/>
        <w:spacing w:after="0"/>
      </w:pPr>
      <w:r w:rsidRPr="008A4EDE">
        <w:t xml:space="preserve">Peregrine, 2021. Peregrine Glove ST. p. Peregrine Glove ST. Peregrine Glove, </w:t>
      </w:r>
      <w:hyperlink r:id="rId16" w:history="1">
        <w:r w:rsidRPr="008A4EDE">
          <w:rPr>
            <w:rStyle w:val="Hyperlink"/>
          </w:rPr>
          <w:t>www.peregrineglove.com</w:t>
        </w:r>
      </w:hyperlink>
      <w:r w:rsidRPr="008A4EDE">
        <w:t>.</w:t>
      </w:r>
    </w:p>
    <w:p w14:paraId="402131B5" w14:textId="77777777" w:rsidR="008A4EDE" w:rsidRPr="008A4EDE" w:rsidRDefault="008A4EDE" w:rsidP="008A4EDE">
      <w:pPr>
        <w:pStyle w:val="EndNoteBibliography"/>
        <w:spacing w:after="0"/>
      </w:pPr>
      <w:r w:rsidRPr="008A4EDE">
        <w:t>PinClipart, 2021. Servo Motor Clip Art. p. Servo Motor Clipart. Pin Clipart, Pin Clipart.</w:t>
      </w:r>
    </w:p>
    <w:p w14:paraId="70E7D331" w14:textId="77777777" w:rsidR="008A4EDE" w:rsidRPr="008A4EDE" w:rsidRDefault="008A4EDE" w:rsidP="008A4EDE">
      <w:pPr>
        <w:pStyle w:val="EndNoteBibliography"/>
        <w:spacing w:after="0"/>
      </w:pPr>
      <w:r w:rsidRPr="008A4EDE">
        <w:t>Pizarro, F., Villavicencio, P., Yunge, D., Rodríguez, M., Hermosilla, G., Leiva, A., 2018. Easy-to-Build Textile Pressure Sensor. Sensors 18(4), 1190.</w:t>
      </w:r>
    </w:p>
    <w:p w14:paraId="2E21D425" w14:textId="77777777" w:rsidR="008A4EDE" w:rsidRPr="008A4EDE" w:rsidRDefault="008A4EDE" w:rsidP="008A4EDE">
      <w:pPr>
        <w:pStyle w:val="EndNoteBibliography"/>
        <w:spacing w:after="0"/>
      </w:pPr>
      <w:r w:rsidRPr="008A4EDE">
        <w:t>Plusea, 2021. Sensitive Fingertips. p. Sensitive Fingertips. Instructables.com, Instructables Circuits.</w:t>
      </w:r>
    </w:p>
    <w:p w14:paraId="3AE127B4" w14:textId="77777777" w:rsidR="008A4EDE" w:rsidRPr="008A4EDE" w:rsidRDefault="008A4EDE" w:rsidP="008A4EDE">
      <w:pPr>
        <w:pStyle w:val="EndNoteBibliography"/>
        <w:spacing w:after="0"/>
      </w:pPr>
      <w:r w:rsidRPr="008A4EDE">
        <w:t>PNGKey, 2021. VR Headset. pp. Boy Wearing A Virtual Reality Headset Royalty Free - Virtual Reality Clip Art. PNG Key, PNG Key.</w:t>
      </w:r>
    </w:p>
    <w:p w14:paraId="701E6758" w14:textId="77777777" w:rsidR="008A4EDE" w:rsidRPr="008A4EDE" w:rsidRDefault="008A4EDE" w:rsidP="008A4EDE">
      <w:pPr>
        <w:pStyle w:val="EndNoteBibliography"/>
        <w:spacing w:after="0"/>
      </w:pPr>
      <w:r w:rsidRPr="008A4EDE">
        <w:t>Polishchuk, A., Navaraj, W.T., Heidari, H., Dahiya, R., 2016. Multisensory Smart Glove for Tactile Feedback in Prosthetic Hand. Procedia Engineering 168, 1605-1608.</w:t>
      </w:r>
    </w:p>
    <w:p w14:paraId="497EF3E0" w14:textId="3A54206C" w:rsidR="008A4EDE" w:rsidRPr="008A4EDE" w:rsidRDefault="008A4EDE" w:rsidP="008A4EDE">
      <w:pPr>
        <w:pStyle w:val="EndNoteBibliography"/>
        <w:spacing w:after="0"/>
      </w:pPr>
      <w:r w:rsidRPr="008A4EDE">
        <w:t xml:space="preserve">PPS, 2021a. Finger TPS | Finger and Hand Pressure Measurement. p. Finger TPS | Finger And Hand Pressure Measurement. Medical Tactile Inc. 2020, </w:t>
      </w:r>
      <w:hyperlink r:id="rId17" w:history="1">
        <w:r w:rsidRPr="008A4EDE">
          <w:rPr>
            <w:rStyle w:val="Hyperlink"/>
          </w:rPr>
          <w:t>https://pressureprofile.com/body-pressure-mapping/finger-tps</w:t>
        </w:r>
      </w:hyperlink>
      <w:r w:rsidRPr="008A4EDE">
        <w:t>.</w:t>
      </w:r>
    </w:p>
    <w:p w14:paraId="1CB29C01" w14:textId="6BE694D9" w:rsidR="008A4EDE" w:rsidRPr="008A4EDE" w:rsidRDefault="008A4EDE" w:rsidP="008A4EDE">
      <w:pPr>
        <w:pStyle w:val="EndNoteBibliography"/>
        <w:spacing w:after="0"/>
      </w:pPr>
      <w:r w:rsidRPr="008A4EDE">
        <w:t xml:space="preserve">PPS, 2021b. TactileGlove - Hand Pressure Measurement. pp. TactileGlove - Hand Pressure Measurement. Medical Tactile Inc, </w:t>
      </w:r>
      <w:hyperlink r:id="rId18" w:history="1">
        <w:r w:rsidRPr="008A4EDE">
          <w:rPr>
            <w:rStyle w:val="Hyperlink"/>
          </w:rPr>
          <w:t>https://pressureprofile.com/body-pressure-mapping/tactile-glove</w:t>
        </w:r>
      </w:hyperlink>
      <w:r w:rsidRPr="008A4EDE">
        <w:t>.</w:t>
      </w:r>
    </w:p>
    <w:p w14:paraId="21BB2C2A" w14:textId="77777777" w:rsidR="008A4EDE" w:rsidRPr="008A4EDE" w:rsidRDefault="008A4EDE" w:rsidP="008A4EDE">
      <w:pPr>
        <w:pStyle w:val="EndNoteBibliography"/>
        <w:spacing w:after="0"/>
      </w:pPr>
      <w:r w:rsidRPr="008A4EDE">
        <w:t>Premaratne, P., 2017. Chapter 2 Historical Development of Hand Gesture Recognition.</w:t>
      </w:r>
    </w:p>
    <w:p w14:paraId="60C124EC" w14:textId="77777777" w:rsidR="008A4EDE" w:rsidRPr="008A4EDE" w:rsidRDefault="008A4EDE" w:rsidP="008A4EDE">
      <w:pPr>
        <w:pStyle w:val="EndNoteBibliography"/>
        <w:spacing w:after="0"/>
      </w:pPr>
      <w:r w:rsidRPr="008A4EDE">
        <w:t>Qu, M., Qin, Y., Sun, Y., Xu, H., Schubert, D.W., Zheng, K., Xu, W., Nilsson, F., 2020. Biocompatible, Flexible Strain Sensor Fabricated with Polydopamine-Coated Nanocomposites of Nitrile Rubber and Carbon Black. ACS Applied Materials &amp; Interfaces 12(37), 42140-42152.</w:t>
      </w:r>
    </w:p>
    <w:p w14:paraId="0196D582" w14:textId="77777777" w:rsidR="008A4EDE" w:rsidRPr="008A4EDE" w:rsidRDefault="008A4EDE" w:rsidP="008A4EDE">
      <w:pPr>
        <w:pStyle w:val="EndNoteBibliography"/>
        <w:spacing w:after="0"/>
      </w:pPr>
      <w:r w:rsidRPr="008A4EDE">
        <w:t>Raitor, M., Walker, J.M., Okamura, A.M., Culbertson, H., 2017. WRAP: Wearable, restricted-aperture pneumatics for haptic guidance. 2017 IEEE International Conference on Robotics and Automation (ICRA), pp. 427-432. IEEE.</w:t>
      </w:r>
    </w:p>
    <w:p w14:paraId="3A3F3A9F" w14:textId="77777777" w:rsidR="008A4EDE" w:rsidRPr="008A4EDE" w:rsidRDefault="008A4EDE" w:rsidP="008A4EDE">
      <w:pPr>
        <w:pStyle w:val="EndNoteBibliography"/>
        <w:spacing w:after="0"/>
      </w:pPr>
      <w:r w:rsidRPr="008A4EDE">
        <w:t>Rashid, A., Hasan, O., 2019. Wearable technologies for hand joints monitoring for rehabilitation: A survey. Microelectronics Journal 88, 173-183.</w:t>
      </w:r>
    </w:p>
    <w:p w14:paraId="18AF67B7" w14:textId="77777777" w:rsidR="008A4EDE" w:rsidRPr="008A4EDE" w:rsidRDefault="008A4EDE" w:rsidP="008A4EDE">
      <w:pPr>
        <w:pStyle w:val="EndNoteBibliography"/>
        <w:spacing w:after="0"/>
      </w:pPr>
      <w:r w:rsidRPr="008A4EDE">
        <w:t>Redd, C.B., Bamberg, S.J.M., 2012. A wireless sensory feedback device for real-time gait feedback and training. IEEE/ASME Transactions on Mechatronics 17(3), 425-433.</w:t>
      </w:r>
    </w:p>
    <w:p w14:paraId="70E59501" w14:textId="77777777" w:rsidR="008A4EDE" w:rsidRPr="008A4EDE" w:rsidRDefault="008A4EDE" w:rsidP="008A4EDE">
      <w:pPr>
        <w:pStyle w:val="EndNoteBibliography"/>
        <w:spacing w:after="0"/>
      </w:pPr>
      <w:r w:rsidRPr="008A4EDE">
        <w:t>Rojas, J.P., Singh, D., Inayat, S.B., Sevilla, G.A.T., Fahad, H.M., Hussain, M.M., 2017. Micro and nano-engineering enabled new generation of thermoelectric generator devices and applications. ECS Journal of Solid State Science and Technology 6(3), N3036.</w:t>
      </w:r>
    </w:p>
    <w:p w14:paraId="0EA90560" w14:textId="77777777" w:rsidR="008A4EDE" w:rsidRPr="008A4EDE" w:rsidRDefault="008A4EDE" w:rsidP="008A4EDE">
      <w:pPr>
        <w:pStyle w:val="EndNoteBibliography"/>
        <w:spacing w:after="0"/>
      </w:pPr>
      <w:r w:rsidRPr="008A4EDE">
        <w:t>Rossi, M., Bianchi, M., Battaglia, E., Catalano, M.G., Bicchi, A., 2018. HapPro: a wearable haptic device for proprioceptive feedback. IEEE Transactions on Biomedical Engineering 66(1), 138-149.</w:t>
      </w:r>
    </w:p>
    <w:p w14:paraId="0EC1556A" w14:textId="77777777" w:rsidR="008A4EDE" w:rsidRPr="008A4EDE" w:rsidRDefault="008A4EDE" w:rsidP="008A4EDE">
      <w:pPr>
        <w:pStyle w:val="EndNoteBibliography"/>
        <w:spacing w:after="0"/>
      </w:pPr>
      <w:r w:rsidRPr="008A4EDE">
        <w:lastRenderedPageBreak/>
        <w:t>Rueckert, E., Lioutikov, R., Calandra, R., Schmidt, M., Beckerle, P., Peters, J., 2015. Low-cost sensor glove with force feedback for learning from demonstrations using probabilistic trajectory representations. arXiv preprint arXiv:1510.03253.</w:t>
      </w:r>
    </w:p>
    <w:p w14:paraId="6BAB8DF6" w14:textId="77777777" w:rsidR="008A4EDE" w:rsidRPr="008A4EDE" w:rsidRDefault="008A4EDE" w:rsidP="008A4EDE">
      <w:pPr>
        <w:pStyle w:val="EndNoteBibliography"/>
        <w:spacing w:after="0"/>
      </w:pPr>
      <w:r w:rsidRPr="008A4EDE">
        <w:t>Schoepp, K.R., Dawson, M.R., Schofield, J.S., Carey, J.P., Hebert, J.S., 2018. Design and integration of an inexpensive wearable mechanotactile feedback system for myoelectric prostheses. IEEE journal of translational engineering in health and medicine 6, 1-11.</w:t>
      </w:r>
    </w:p>
    <w:p w14:paraId="6E81924F" w14:textId="77777777" w:rsidR="008A4EDE" w:rsidRPr="008A4EDE" w:rsidRDefault="008A4EDE" w:rsidP="008A4EDE">
      <w:pPr>
        <w:pStyle w:val="EndNoteBibliography"/>
        <w:spacing w:after="0"/>
      </w:pPr>
      <w:r w:rsidRPr="008A4EDE">
        <w:t>Schofield, J.S., Evans, K.R., Carey, J.P., Hebert, J.S., 2014. Applications of sensory feedback in motorized upper extremity prosthesis: a review. Expert review of medical devices 11(5), 499-511.</w:t>
      </w:r>
    </w:p>
    <w:p w14:paraId="3A7BA6D7" w14:textId="77777777" w:rsidR="008A4EDE" w:rsidRPr="008A4EDE" w:rsidRDefault="008A4EDE" w:rsidP="008A4EDE">
      <w:pPr>
        <w:pStyle w:val="EndNoteBibliography"/>
        <w:spacing w:after="0"/>
      </w:pPr>
      <w:r w:rsidRPr="008A4EDE">
        <w:t>Schorr, S.B., Quek, Z.F., Romano, R.Y., Nisky, I., Provancher, W.R., Okamura, A.M., 2013. Sensory substitution via cutaneous skin stretch feedback. 2013 IEEE International Conference on Robotics and Automation, pp. 2341-2346. IEEE.</w:t>
      </w:r>
    </w:p>
    <w:p w14:paraId="4D91A0D9" w14:textId="77777777" w:rsidR="008A4EDE" w:rsidRPr="008A4EDE" w:rsidRDefault="008A4EDE" w:rsidP="008A4EDE">
      <w:pPr>
        <w:pStyle w:val="EndNoteBibliography"/>
        <w:spacing w:after="0"/>
      </w:pPr>
      <w:r w:rsidRPr="008A4EDE">
        <w:t>Schwerdt, H.N., Tapson, J., Etienne-Cummings, R., 2009. A color detection glove with haptic feedback for the visually disabled. 2009 43rd Annual Conference on Information Sciences and Systems, pp. 681-686. IEEE.</w:t>
      </w:r>
    </w:p>
    <w:p w14:paraId="7DF111B6" w14:textId="77777777" w:rsidR="008A4EDE" w:rsidRPr="008A4EDE" w:rsidRDefault="008A4EDE" w:rsidP="008A4EDE">
      <w:pPr>
        <w:pStyle w:val="EndNoteBibliography"/>
        <w:spacing w:after="0"/>
      </w:pPr>
      <w:r w:rsidRPr="008A4EDE">
        <w:t>Scott, R., Brittain, R., Caldwell, R., Cameron, A., Dunfield, V., 1980. Sensory-feedback system compatible with myoelectric control. Medical and Biological Engineering and Computing 18(1), 65-69.</w:t>
      </w:r>
    </w:p>
    <w:p w14:paraId="7EFA622C" w14:textId="3A6E81B4" w:rsidR="008A4EDE" w:rsidRPr="008A4EDE" w:rsidRDefault="008A4EDE" w:rsidP="008A4EDE">
      <w:pPr>
        <w:pStyle w:val="EndNoteBibliography"/>
        <w:spacing w:after="0"/>
      </w:pPr>
      <w:r w:rsidRPr="008A4EDE">
        <w:t xml:space="preserve">SenseGlove, 2021. SenseGlove Nova. pp. SenseGlove Nova - The New Sense for VR Training. SenseGlove, </w:t>
      </w:r>
      <w:hyperlink r:id="rId19" w:history="1">
        <w:r w:rsidRPr="008A4EDE">
          <w:rPr>
            <w:rStyle w:val="Hyperlink"/>
          </w:rPr>
          <w:t>https://www.senseglove.com/nova/</w:t>
        </w:r>
      </w:hyperlink>
      <w:r w:rsidRPr="008A4EDE">
        <w:t>.</w:t>
      </w:r>
    </w:p>
    <w:p w14:paraId="336B6805" w14:textId="13A29B3F" w:rsidR="008A4EDE" w:rsidRPr="008A4EDE" w:rsidRDefault="008A4EDE" w:rsidP="008A4EDE">
      <w:pPr>
        <w:pStyle w:val="EndNoteBibliography"/>
        <w:spacing w:after="0"/>
      </w:pPr>
      <w:r w:rsidRPr="008A4EDE">
        <w:t xml:space="preserve">SensPro, 2021. The All-Textile Protective Gloves Are Designed For Use In Extinguishing Fires. p. All Textile Protective Gloves are Designed for Use in Extinguishing Fires. Holik International, </w:t>
      </w:r>
      <w:hyperlink r:id="rId20" w:history="1">
        <w:r w:rsidRPr="008A4EDE">
          <w:rPr>
            <w:rStyle w:val="Hyperlink"/>
          </w:rPr>
          <w:t>https://www.senspro.cz/index_en.php</w:t>
        </w:r>
      </w:hyperlink>
      <w:r w:rsidRPr="008A4EDE">
        <w:t>.</w:t>
      </w:r>
    </w:p>
    <w:p w14:paraId="50176E00" w14:textId="77777777" w:rsidR="008A4EDE" w:rsidRPr="008A4EDE" w:rsidRDefault="008A4EDE" w:rsidP="008A4EDE">
      <w:pPr>
        <w:pStyle w:val="EndNoteBibliography"/>
        <w:spacing w:after="0"/>
      </w:pPr>
      <w:r w:rsidRPr="008A4EDE">
        <w:t>Shen, Z., Yi, J., Li, X., Lo, M.H.P., Chen, M.Z.Q., Hu, Y., Wang, Z., 2016. A soft stretchable bending sensor and data glove applications. Robotics and Biomimetics 3(1), 22.</w:t>
      </w:r>
    </w:p>
    <w:p w14:paraId="15CEF21E" w14:textId="7EBB5548" w:rsidR="008A4EDE" w:rsidRPr="008A4EDE" w:rsidRDefault="008A4EDE" w:rsidP="008A4EDE">
      <w:pPr>
        <w:pStyle w:val="EndNoteBibliography"/>
        <w:spacing w:after="0"/>
      </w:pPr>
      <w:r w:rsidRPr="008A4EDE">
        <w:t xml:space="preserve">Shja7942, 2021. Gesture to Speech/Text Converting Glove. Instructables Circuits, </w:t>
      </w:r>
      <w:hyperlink r:id="rId21" w:history="1">
        <w:r w:rsidRPr="008A4EDE">
          <w:rPr>
            <w:rStyle w:val="Hyperlink"/>
          </w:rPr>
          <w:t>https://www.instructables.com/Gesture-to-SpeechText-Converting-Glove/</w:t>
        </w:r>
      </w:hyperlink>
      <w:r w:rsidRPr="008A4EDE">
        <w:t>.</w:t>
      </w:r>
    </w:p>
    <w:p w14:paraId="08A5AE58" w14:textId="77777777" w:rsidR="008A4EDE" w:rsidRPr="008A4EDE" w:rsidRDefault="008A4EDE" w:rsidP="008A4EDE">
      <w:pPr>
        <w:pStyle w:val="EndNoteBibliography"/>
        <w:spacing w:after="0"/>
      </w:pPr>
      <w:r w:rsidRPr="008A4EDE">
        <w:t>Shull, P.B., Damian, D.D., 2015. Haptic wearables as sensory replacement, sensory augmentation and trainer–a review. Journal of neuroengineering and rehabilitation 12(1), 1-13.</w:t>
      </w:r>
    </w:p>
    <w:p w14:paraId="40B5F283" w14:textId="77777777" w:rsidR="008A4EDE" w:rsidRPr="008A4EDE" w:rsidRDefault="008A4EDE" w:rsidP="008A4EDE">
      <w:pPr>
        <w:pStyle w:val="EndNoteBibliography"/>
        <w:spacing w:after="0"/>
      </w:pPr>
      <w:r w:rsidRPr="008A4EDE">
        <w:t>Simons, M.F., Digumarti, K.M., Le, N.H., Chen, H.-Y., Carreira, S.C., Zaghloul, N.S., Diteesawat, R.S., Garrad, M., Conn, A.T., Kent, C., 2021. B: Ionic Glove: A Soft Smart Wearable Sensory Feedback Device for Upper Limb Robotic Prostheses. IEEE Robotics and Automation Letters 6(2), 3311-3316.</w:t>
      </w:r>
    </w:p>
    <w:p w14:paraId="52B8C6D2" w14:textId="77777777" w:rsidR="008A4EDE" w:rsidRPr="008A4EDE" w:rsidRDefault="008A4EDE" w:rsidP="008A4EDE">
      <w:pPr>
        <w:pStyle w:val="EndNoteBibliography"/>
        <w:spacing w:after="0"/>
      </w:pPr>
      <w:r w:rsidRPr="008A4EDE">
        <w:t>Sonawane, A., Manickam, P., Bhansali, S., 2017. Stability of enzymatic biosensors for wearable applications. IEEE reviews in biomedical engineering 10, 174-186.</w:t>
      </w:r>
    </w:p>
    <w:p w14:paraId="249C0F0B" w14:textId="77777777" w:rsidR="008A4EDE" w:rsidRPr="008A4EDE" w:rsidRDefault="008A4EDE" w:rsidP="008A4EDE">
      <w:pPr>
        <w:pStyle w:val="EndNoteBibliography"/>
        <w:spacing w:after="0"/>
      </w:pPr>
      <w:r w:rsidRPr="008A4EDE">
        <w:t>Sparkfun, 2021. FSR Pressure Sensor. Sparkfun, Sparkfun.</w:t>
      </w:r>
    </w:p>
    <w:p w14:paraId="245BE82B" w14:textId="77777777" w:rsidR="008A4EDE" w:rsidRPr="008A4EDE" w:rsidRDefault="008A4EDE" w:rsidP="008A4EDE">
      <w:pPr>
        <w:pStyle w:val="EndNoteBibliography"/>
        <w:spacing w:after="0"/>
      </w:pPr>
      <w:r w:rsidRPr="008A4EDE">
        <w:t>Stanley, A.A., Gwilliam, J.C., Okamura, A.M., 2013. Haptic jamming: A deformable geometry, variable stiffness tactile display using pneumatics and particle jamming. 2013 World Haptics Conference (WHC), pp. 25-30. IEEE.</w:t>
      </w:r>
    </w:p>
    <w:p w14:paraId="4C270DE0" w14:textId="6B291283" w:rsidR="008A4EDE" w:rsidRPr="008A4EDE" w:rsidRDefault="008A4EDE" w:rsidP="008A4EDE">
      <w:pPr>
        <w:pStyle w:val="EndNoteBibliography"/>
        <w:spacing w:after="0"/>
      </w:pPr>
      <w:r w:rsidRPr="008A4EDE">
        <w:t xml:space="preserve">StretchSense, 2021. MoCap Pro SuperSplay Gloves. p. MoCap Pro SuperSplay Gloves. Stretch Sense, </w:t>
      </w:r>
      <w:hyperlink r:id="rId22" w:history="1">
        <w:r w:rsidRPr="008A4EDE">
          <w:rPr>
            <w:rStyle w:val="Hyperlink"/>
          </w:rPr>
          <w:t>www.stretchsense.com</w:t>
        </w:r>
      </w:hyperlink>
      <w:r w:rsidRPr="008A4EDE">
        <w:t>.</w:t>
      </w:r>
    </w:p>
    <w:p w14:paraId="39245CD8" w14:textId="77777777" w:rsidR="008A4EDE" w:rsidRPr="008A4EDE" w:rsidRDefault="008A4EDE" w:rsidP="008A4EDE">
      <w:pPr>
        <w:pStyle w:val="EndNoteBibliography"/>
        <w:spacing w:after="0"/>
      </w:pPr>
      <w:r w:rsidRPr="008A4EDE">
        <w:t>Sundaram, S., 2020. How to improve robotic touch. Science 370(6518), 768-769.</w:t>
      </w:r>
    </w:p>
    <w:p w14:paraId="0A1D5E93" w14:textId="77777777" w:rsidR="008A4EDE" w:rsidRPr="008A4EDE" w:rsidRDefault="008A4EDE" w:rsidP="008A4EDE">
      <w:pPr>
        <w:pStyle w:val="EndNoteBibliography"/>
        <w:spacing w:after="0"/>
      </w:pPr>
      <w:r w:rsidRPr="008A4EDE">
        <w:t>Suzuki, K., Yataka, K., Okumiya, Y., Sakakibara, S., Sako, K., Mimura, H., Inoue, Y., 2016. Rapid-Response, Widely Stretchable Sensor of Aligned MWCNT/Elastomer Composites for Human Motion Detection. ACS Sensors 1(6), 817-825.</w:t>
      </w:r>
    </w:p>
    <w:p w14:paraId="4CD1EEEC" w14:textId="77777777" w:rsidR="008A4EDE" w:rsidRPr="008A4EDE" w:rsidRDefault="008A4EDE" w:rsidP="008A4EDE">
      <w:pPr>
        <w:pStyle w:val="EndNoteBibliography"/>
        <w:spacing w:after="0"/>
      </w:pPr>
      <w:r w:rsidRPr="008A4EDE">
        <w:lastRenderedPageBreak/>
        <w:t>Tekscan, I., 2021. Grip System. pp. Grip System - Quantify forces applied by the humand hand while grasping objects. Tekscan, Inc.</w:t>
      </w:r>
    </w:p>
    <w:p w14:paraId="02078157" w14:textId="77777777" w:rsidR="008A4EDE" w:rsidRPr="008A4EDE" w:rsidRDefault="008A4EDE" w:rsidP="008A4EDE">
      <w:pPr>
        <w:pStyle w:val="EndNoteBibliography"/>
        <w:spacing w:after="0"/>
      </w:pPr>
      <w:r w:rsidRPr="008A4EDE">
        <w:t>Virtual Realities, L., 2018. VMG. p. VMG 8 Multipurpose Data Glove. Virtual Realities, LLC.</w:t>
      </w:r>
    </w:p>
    <w:p w14:paraId="3BEBFA3F" w14:textId="4437B550" w:rsidR="008A4EDE" w:rsidRPr="008A4EDE" w:rsidRDefault="008A4EDE" w:rsidP="008A4EDE">
      <w:pPr>
        <w:pStyle w:val="EndNoteBibliography"/>
        <w:spacing w:after="0"/>
      </w:pPr>
      <w:r w:rsidRPr="008A4EDE">
        <w:t xml:space="preserve">Vista Medical, L., Glove Pressure Mapping System. p. Glove Pressure Mapping System. Vista Medical, Ltd. </w:t>
      </w:r>
      <w:hyperlink r:id="rId23" w:history="1">
        <w:r w:rsidRPr="008A4EDE">
          <w:rPr>
            <w:rStyle w:val="Hyperlink"/>
          </w:rPr>
          <w:t>www.boditrak.com</w:t>
        </w:r>
      </w:hyperlink>
      <w:r w:rsidRPr="008A4EDE">
        <w:t xml:space="preserve">, </w:t>
      </w:r>
      <w:hyperlink r:id="rId24" w:history="1">
        <w:r w:rsidRPr="008A4EDE">
          <w:rPr>
            <w:rStyle w:val="Hyperlink"/>
          </w:rPr>
          <w:t>http://www.nexgenergo.com/ergonomics/nexglove.html</w:t>
        </w:r>
      </w:hyperlink>
      <w:r w:rsidRPr="008A4EDE">
        <w:t>.</w:t>
      </w:r>
    </w:p>
    <w:p w14:paraId="57F890FD" w14:textId="5C99A12D" w:rsidR="008A4EDE" w:rsidRPr="008A4EDE" w:rsidRDefault="008A4EDE" w:rsidP="008A4EDE">
      <w:pPr>
        <w:pStyle w:val="EndNoteBibliography"/>
        <w:spacing w:after="0"/>
      </w:pPr>
      <w:r w:rsidRPr="008A4EDE">
        <w:t xml:space="preserve">vu2aeo, 2021. Haptic Glove with DIY Flex Sensors. p. Haptic Glove with DIY Flex Sensors. Instructables Circuits, </w:t>
      </w:r>
      <w:hyperlink r:id="rId25" w:history="1">
        <w:r w:rsidRPr="008A4EDE">
          <w:rPr>
            <w:rStyle w:val="Hyperlink"/>
          </w:rPr>
          <w:t>www.instructables.com</w:t>
        </w:r>
      </w:hyperlink>
      <w:r w:rsidRPr="008A4EDE">
        <w:t>.</w:t>
      </w:r>
    </w:p>
    <w:p w14:paraId="0CF69C8B" w14:textId="77777777" w:rsidR="008A4EDE" w:rsidRPr="008A4EDE" w:rsidRDefault="008A4EDE" w:rsidP="008A4EDE">
      <w:pPr>
        <w:pStyle w:val="EndNoteBibliography"/>
        <w:spacing w:after="0"/>
      </w:pPr>
      <w:r w:rsidRPr="008A4EDE">
        <w:t>Walker, J.M., Blank, A.A., Shewokis, P.A., O'Malley, M.K., 2014. Tactile feedback of object slip improves performance in a grasp and hold task. 2014 IEEE Haptics Symposium (HAPTICS), pp. 461-466. IEEE.</w:t>
      </w:r>
    </w:p>
    <w:p w14:paraId="3D021946" w14:textId="77777777" w:rsidR="008A4EDE" w:rsidRPr="008A4EDE" w:rsidRDefault="008A4EDE" w:rsidP="008A4EDE">
      <w:pPr>
        <w:pStyle w:val="EndNoteBibliography"/>
        <w:spacing w:after="0"/>
      </w:pPr>
      <w:r w:rsidRPr="008A4EDE">
        <w:t>Wang, D., Ohnishi, K., Xu, W., 2019. Multimodal haptic display for virtual reality: A survey. IEEE Transactions on Industrial Electronics 67(1), 610-623.</w:t>
      </w:r>
    </w:p>
    <w:p w14:paraId="54F8A66A" w14:textId="77777777" w:rsidR="008A4EDE" w:rsidRPr="008A4EDE" w:rsidRDefault="008A4EDE" w:rsidP="008A4EDE">
      <w:pPr>
        <w:pStyle w:val="EndNoteBibliography"/>
        <w:spacing w:after="0"/>
      </w:pPr>
      <w:r w:rsidRPr="008A4EDE">
        <w:t>Weber, P., Rueckert, E., Calandra, R., Peters, J., Beckerle, P., 2016. A low-cost sensor glove with vibrotactile feedback and multiple finger joint and hand motion sensing for human-robot interaction. 2016 25th IEEE International Symposium on Robot and Human Interactive Communication (RO-MAN), pp. 99-104. IEEE.</w:t>
      </w:r>
    </w:p>
    <w:p w14:paraId="03983C82" w14:textId="77777777" w:rsidR="008A4EDE" w:rsidRPr="008A4EDE" w:rsidRDefault="008A4EDE" w:rsidP="008A4EDE">
      <w:pPr>
        <w:pStyle w:val="EndNoteBibliography"/>
        <w:spacing w:after="0"/>
      </w:pPr>
      <w:r w:rsidRPr="008A4EDE">
        <w:t>Wheeler, J., Bark, K., Savall, J., Cutkosky, M., 2010. Investigation of rotational skin stretch for proprioceptive feedback with application to myoelectric systems. IEEE Transactions on Neural Systems and Rehabilitation Engineering 18(1), 58-66.</w:t>
      </w:r>
    </w:p>
    <w:p w14:paraId="531A70E9" w14:textId="15FF53F7" w:rsidR="008A4EDE" w:rsidRPr="008A4EDE" w:rsidRDefault="008A4EDE" w:rsidP="008A4EDE">
      <w:pPr>
        <w:pStyle w:val="EndNoteBibliography"/>
        <w:spacing w:after="0"/>
      </w:pPr>
      <w:r w:rsidRPr="008A4EDE">
        <w:t xml:space="preserve">Workaround, G., 2021. ProGlove Index Trigger. p. ProGlove wearable sensor glove. ProGlove, </w:t>
      </w:r>
      <w:hyperlink r:id="rId26" w:history="1">
        <w:r w:rsidRPr="008A4EDE">
          <w:rPr>
            <w:rStyle w:val="Hyperlink"/>
          </w:rPr>
          <w:t>www.proglove.com</w:t>
        </w:r>
      </w:hyperlink>
      <w:r w:rsidRPr="008A4EDE">
        <w:t>.</w:t>
      </w:r>
    </w:p>
    <w:p w14:paraId="67BE624F" w14:textId="77777777" w:rsidR="008A4EDE" w:rsidRPr="008A4EDE" w:rsidRDefault="008A4EDE" w:rsidP="008A4EDE">
      <w:pPr>
        <w:pStyle w:val="EndNoteBibliography"/>
        <w:spacing w:after="0"/>
      </w:pPr>
      <w:r w:rsidRPr="008A4EDE">
        <w:t>Wu, R., Ma, L., Hou, C., Meng, Z., Guo, W., Yu, W., Yu, R., Hu, F., Liu, X.Y., 2019. Silk Composite Electronic Textile Sensor for High Space Precision 2D Combo Temperature–Pressure Sensing. Small 15(31), 1901558.</w:t>
      </w:r>
    </w:p>
    <w:p w14:paraId="2071FAEB" w14:textId="77777777" w:rsidR="008A4EDE" w:rsidRPr="008A4EDE" w:rsidRDefault="008A4EDE" w:rsidP="008A4EDE">
      <w:pPr>
        <w:pStyle w:val="EndNoteBibliography"/>
        <w:spacing w:after="0"/>
      </w:pPr>
      <w:r w:rsidRPr="008A4EDE">
        <w:t>Xu, F., Li, X., Shi, Y., Li, L., Wang, W., He, L., Liu, R., 2018a. Recent developments for flexible pressure sensors: a review. Micromachines 9(11), 580.</w:t>
      </w:r>
    </w:p>
    <w:p w14:paraId="7D98E793" w14:textId="77777777" w:rsidR="008A4EDE" w:rsidRPr="008A4EDE" w:rsidRDefault="008A4EDE" w:rsidP="008A4EDE">
      <w:pPr>
        <w:pStyle w:val="EndNoteBibliography"/>
        <w:spacing w:after="0"/>
      </w:pPr>
      <w:r w:rsidRPr="008A4EDE">
        <w:t>Xu, M., Qi, J., Li, F., Zhang, Y., 2018b. Highly stretchable strain sensors with reduced graphene oxide sensing liquids for wearable electronics. Nanoscale 10(11), 5264-5271.</w:t>
      </w:r>
    </w:p>
    <w:p w14:paraId="4E885F2B" w14:textId="77777777" w:rsidR="008A4EDE" w:rsidRPr="008A4EDE" w:rsidRDefault="008A4EDE" w:rsidP="008A4EDE">
      <w:pPr>
        <w:pStyle w:val="EndNoteBibliography"/>
        <w:spacing w:after="0"/>
      </w:pPr>
      <w:r w:rsidRPr="008A4EDE">
        <w:t>Xu, S., Vogt, D.M., Hsu, W.-H., Osborne, J., Walsh, T., Foster, J.R., Sullivan, S.K., Smith, V.C., Rousing, A.W., Goldfield, E.C., Wood, R.J., 2019. Biocompatible Soft Fluidic Strain and Force Sensors for Wearable Devices. Advanced Functional Materials 29(7), 1807058.</w:t>
      </w:r>
    </w:p>
    <w:p w14:paraId="0983537F" w14:textId="77777777" w:rsidR="008A4EDE" w:rsidRPr="008A4EDE" w:rsidRDefault="008A4EDE" w:rsidP="008A4EDE">
      <w:pPr>
        <w:pStyle w:val="EndNoteBibliography"/>
        <w:spacing w:after="0"/>
      </w:pPr>
      <w:r w:rsidRPr="008A4EDE">
        <w:t>Yeo, J.C., Lee, C., Wang, Z., Lim, C.T., 2016. Tactile sensorized glove for force and motion sensing. 2016 IEEE SENSORS, pp. 1-3.</w:t>
      </w:r>
    </w:p>
    <w:p w14:paraId="28795409" w14:textId="77777777" w:rsidR="008A4EDE" w:rsidRPr="008A4EDE" w:rsidRDefault="008A4EDE" w:rsidP="008A4EDE">
      <w:pPr>
        <w:pStyle w:val="EndNoteBibliography"/>
        <w:spacing w:after="0"/>
      </w:pPr>
      <w:r w:rsidRPr="008A4EDE">
        <w:t>Young, E.M., Memar, A.H., Agarwal, P., Colonnese, N., 2019. Bellowband: a pneumatic wristband for delivering local pressure and vibration. 2019 IEEE World Haptics Conference (WHC), pp. 55-60. IEEE.</w:t>
      </w:r>
    </w:p>
    <w:p w14:paraId="18529540" w14:textId="77777777" w:rsidR="008A4EDE" w:rsidRPr="008A4EDE" w:rsidRDefault="008A4EDE" w:rsidP="008A4EDE">
      <w:pPr>
        <w:pStyle w:val="EndNoteBibliography"/>
        <w:spacing w:after="0"/>
      </w:pPr>
      <w:r w:rsidRPr="008A4EDE">
        <w:t>Zhang, W., Yu, J., Zhu, F., Yifang, Z., Yang, Z., Gecer Ulu, N., Arisoy, B., Kara, L., 2019. High Degree of Freedom Hand Pose Tracking Using Limited Strain Sensing and Optical Training. Journal of Computing and Information Science in Engineering 19.</w:t>
      </w:r>
    </w:p>
    <w:p w14:paraId="706C33E6" w14:textId="77777777" w:rsidR="008A4EDE" w:rsidRPr="008A4EDE" w:rsidRDefault="008A4EDE" w:rsidP="008A4EDE">
      <w:pPr>
        <w:pStyle w:val="EndNoteBibliography"/>
      </w:pPr>
      <w:r w:rsidRPr="008A4EDE">
        <w:t>Zhao, X., Hua, Q., Yu, R., Zhang, Y., Pan, C., 2015. Flexible, Stretchable and Wearable Multifunctional Sensor Array as Artificial Electronic Skin for Static and Dynamic Strain Mapping. Advanced Electronic Materials 1(7), 1500142.</w:t>
      </w:r>
    </w:p>
    <w:p w14:paraId="1ACBBF04" w14:textId="7DB3A920" w:rsidR="00400BA8" w:rsidRPr="004651B0" w:rsidRDefault="00161C9E" w:rsidP="001B6CFF">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5F0A5565" w14:textId="556E08EC" w:rsidR="00E11C75" w:rsidRPr="004651B0" w:rsidRDefault="00423840" w:rsidP="004651B0">
      <w:pPr>
        <w:spacing w:after="0" w:line="240" w:lineRule="auto"/>
        <w:contextualSpacing/>
        <w:jc w:val="both"/>
        <w:rPr>
          <w:rFonts w:ascii="Arial" w:eastAsia="Calibri" w:hAnsi="Arial" w:cs="Arial"/>
          <w:szCs w:val="24"/>
        </w:rPr>
      </w:pPr>
      <w:r>
        <w:rPr>
          <w:rFonts w:ascii="Arial" w:eastAsia="Calibri" w:hAnsi="Arial" w:cs="Arial"/>
          <w:noProof/>
          <w:szCs w:val="24"/>
        </w:rPr>
        <w:lastRenderedPageBreak/>
        <w:drawing>
          <wp:inline distT="0" distB="0" distL="0" distR="0" wp14:anchorId="50B28C58" wp14:editId="448F676F">
            <wp:extent cx="5974958" cy="285496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892" cy="2856840"/>
                    </a:xfrm>
                    <a:prstGeom prst="rect">
                      <a:avLst/>
                    </a:prstGeom>
                    <a:noFill/>
                  </pic:spPr>
                </pic:pic>
              </a:graphicData>
            </a:graphic>
          </wp:inline>
        </w:drawing>
      </w: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2B1E0AE7" w14:textId="77777777" w:rsidR="00835AEF" w:rsidRPr="004651B0" w:rsidRDefault="00835AEF" w:rsidP="00835AEF">
      <w:pPr>
        <w:spacing w:after="0" w:line="240" w:lineRule="auto"/>
        <w:contextualSpacing/>
        <w:jc w:val="both"/>
        <w:rPr>
          <w:rFonts w:ascii="Arial" w:eastAsia="Calibri" w:hAnsi="Arial" w:cs="Arial"/>
          <w:szCs w:val="24"/>
        </w:rPr>
      </w:pPr>
    </w:p>
    <w:p w14:paraId="3A950B39" w14:textId="77777777" w:rsidR="00835AEF" w:rsidRPr="004651B0" w:rsidRDefault="00835AEF" w:rsidP="00835AEF">
      <w:pPr>
        <w:spacing w:after="0" w:line="240" w:lineRule="auto"/>
        <w:contextualSpacing/>
        <w:jc w:val="both"/>
        <w:rPr>
          <w:rFonts w:ascii="Arial" w:eastAsia="Calibri" w:hAnsi="Arial" w:cs="Arial"/>
          <w:szCs w:val="24"/>
        </w:rPr>
      </w:pPr>
      <w:r w:rsidRPr="00835AEF">
        <w:rPr>
          <w:rFonts w:ascii="Arial" w:eastAsia="Calibri" w:hAnsi="Arial" w:cs="Arial"/>
          <w:b/>
          <w:bCs/>
          <w:szCs w:val="24"/>
        </w:rPr>
        <w:t xml:space="preserve">Fig. 1 Integration of wearable sensory feedback devices with wearable sensing gloves for rehabilitation, virtual reality, sensory enhancement, and prostheses. </w:t>
      </w:r>
      <w:r w:rsidRPr="00835AEF">
        <w:rPr>
          <w:rFonts w:ascii="Arial" w:eastAsia="Calibri" w:hAnsi="Arial" w:cs="Arial"/>
          <w:szCs w:val="24"/>
        </w:rPr>
        <w:t xml:space="preserve">Flexible Encapsul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Xu&lt;/Author&gt;&lt;Year&gt;2018&lt;/Year&gt;&lt;RecNum&gt;123&lt;/RecNum&gt;&lt;DisplayText&gt;(Xu et al. 2018b)&lt;/DisplayText&gt;&lt;record&gt;&lt;rec-number&gt;123&lt;/rec-number&gt;&lt;foreign-keys&gt;&lt;key app="EN" db-id="9tzd5awr0xevfgesp5250eddd20zf5s09zwx" timestamp="1619017274" guid="ed478bc8-5e61-45a8-94ac-2999499fe012"&gt;123&lt;/key&gt;&lt;/foreign-keys&gt;&lt;ref-type name="Journal Article"&gt;17&lt;/ref-type&gt;&lt;contributors&gt;&lt;authors&gt;&lt;author&gt;Xu, Minxuan&lt;/author&gt;&lt;author&gt;Qi, Junjie&lt;/author&gt;&lt;author&gt;Li, Feng&lt;/author&gt;&lt;author&gt;Zhang, Yue&lt;/author&gt;&lt;/authors&gt;&lt;/contributors&gt;&lt;titles&gt;&lt;title&gt;Highly stretchable strain sensors with reduced graphene oxide sensing liquids for wearable electronics&lt;/title&gt;&lt;secondary-title&gt;Nanoscale&lt;/secondary-title&gt;&lt;/titles&gt;&lt;periodical&gt;&lt;full-title&gt;Nanoscale&lt;/full-title&gt;&lt;/periodical&gt;&lt;pages&gt;5264-5271&lt;/pages&gt;&lt;volume&gt;10&lt;/volume&gt;&lt;number&gt;11&lt;/number&gt;&lt;dates&gt;&lt;year&gt;2018&lt;/year&gt;&lt;/dates&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Xu et al. 2018b)</w:t>
      </w:r>
      <w:r w:rsidRPr="00835AEF">
        <w:rPr>
          <w:rFonts w:ascii="Arial" w:eastAsia="Calibri" w:hAnsi="Arial" w:cs="Arial"/>
          <w:szCs w:val="24"/>
        </w:rPr>
        <w:fldChar w:fldCharType="end"/>
      </w:r>
      <w:r w:rsidRPr="00835AEF">
        <w:rPr>
          <w:rFonts w:ascii="Arial" w:eastAsia="Calibri" w:hAnsi="Arial" w:cs="Arial"/>
          <w:szCs w:val="24"/>
        </w:rPr>
        <w:t xml:space="preserve">. Stretchable Electronic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Rojas&lt;/Author&gt;&lt;Year&gt;2017&lt;/Year&gt;&lt;RecNum&gt;122&lt;/RecNum&gt;&lt;DisplayText&gt;(Rojas et al. 2017)&lt;/DisplayText&gt;&lt;record&gt;&lt;rec-number&gt;122&lt;/rec-number&gt;&lt;foreign-keys&gt;&lt;key app="EN" db-id="9tzd5awr0xevfgesp5250eddd20zf5s09zwx" timestamp="1619017166" guid="42b50f55-81fd-4766-92e6-ffcc22d4bcfc"&gt;122&lt;/key&gt;&lt;/foreign-keys&gt;&lt;ref-type name="Journal Article"&gt;17&lt;/ref-type&gt;&lt;contributors&gt;&lt;authors&gt;&lt;author&gt;Rojas, Jhonathan P&lt;/author&gt;&lt;author&gt;Singh, Devendra&lt;/author&gt;&lt;author&gt;Inayat, Salman B&lt;/author&gt;&lt;author&gt;Sevilla, Galo A Torres&lt;/author&gt;&lt;author&gt;Fahad, Hossain M&lt;/author&gt;&lt;author&gt;Hussain, Muhammad M&lt;/author&gt;&lt;/authors&gt;&lt;/contributors&gt;&lt;titles&gt;&lt;title&gt;Micro and nano-engineering enabled new generation of thermoelectric generator devices and applications&lt;/title&gt;&lt;secondary-title&gt;ECS Journal of Solid State Science and Technology&lt;/secondary-title&gt;&lt;/titles&gt;&lt;periodical&gt;&lt;full-title&gt;ECS Journal of Solid State Science and Technology&lt;/full-title&gt;&lt;/periodical&gt;&lt;pages&gt;N3036&lt;/pages&gt;&lt;volume&gt;6&lt;/volume&gt;&lt;number&gt;3&lt;/number&gt;&lt;dates&gt;&lt;year&gt;2017&lt;/year&gt;&lt;/dates&gt;&lt;isbn&gt;2162-8777&lt;/isbn&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Rojas et al. 2017)</w:t>
      </w:r>
      <w:r w:rsidRPr="00835AEF">
        <w:rPr>
          <w:rFonts w:ascii="Arial" w:eastAsia="Calibri" w:hAnsi="Arial" w:cs="Arial"/>
          <w:szCs w:val="24"/>
        </w:rPr>
        <w:fldChar w:fldCharType="end"/>
      </w:r>
      <w:r w:rsidRPr="00835AEF">
        <w:rPr>
          <w:rFonts w:ascii="Arial" w:eastAsia="Calibri" w:hAnsi="Arial" w:cs="Arial"/>
          <w:szCs w:val="24"/>
        </w:rPr>
        <w:t xml:space="preserve">. Wireless Data Communic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4&lt;/RecNum&gt;&lt;DisplayText&gt;(ClipartLibrary 2021a)&lt;/DisplayText&gt;&lt;record&gt;&lt;rec-number&gt;124&lt;/rec-number&gt;&lt;foreign-keys&gt;&lt;key app="EN" db-id="9tzd5awr0xevfgesp5250eddd20zf5s09zwx" timestamp="1619017616" guid="97e6240a-282f-45a0-9c0a-93283f11c6ec"&gt;124&lt;/key&gt;&lt;/foreign-keys&gt;&lt;ref-type name="Figure"&gt;37&lt;/ref-type&gt;&lt;contributors&gt;&lt;authors&gt;&lt;author&gt;ClipartLibrary&lt;/author&gt;&lt;/authors&gt;&lt;secondary-authors&gt;&lt;author&gt;bluetooth-cliparts #3178674&lt;/author&gt;&lt;/secondary-authors&gt;&lt;/contributors&gt;&lt;titles&gt;&lt;title&gt;Bluetooth Clipart&lt;/title&gt;&lt;/titles&gt;&lt;volume&gt;1920 x 1080&lt;/volume&gt;&lt;dates&gt;&lt;year&gt;2021&lt;/year&gt;&lt;/dates&gt;&lt;pub-location&gt;Clipart Library&lt;/pub-location&gt;&lt;publisher&gt;Clipart Library&lt;/publisher&gt;&lt;urls&gt;&lt;related-urls&gt;&lt;url&gt;http://clipart-library.com/clipart/bluetooth-cliparts_9.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a)</w:t>
      </w:r>
      <w:r w:rsidRPr="00835AEF">
        <w:rPr>
          <w:rFonts w:ascii="Arial" w:eastAsia="Calibri" w:hAnsi="Arial" w:cs="Arial"/>
          <w:szCs w:val="24"/>
        </w:rPr>
        <w:fldChar w:fldCharType="end"/>
      </w:r>
      <w:r w:rsidRPr="00835AEF">
        <w:rPr>
          <w:rFonts w:ascii="Arial" w:eastAsia="Calibri" w:hAnsi="Arial" w:cs="Arial"/>
          <w:szCs w:val="24"/>
        </w:rPr>
        <w:t xml:space="preserve">. Mechanical Actuator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inClipart&lt;/Author&gt;&lt;Year&gt;2021&lt;/Year&gt;&lt;RecNum&gt;125&lt;/RecNum&gt;&lt;DisplayText&gt;(PinClipart 2021)&lt;/DisplayText&gt;&lt;record&gt;&lt;rec-number&gt;125&lt;/rec-number&gt;&lt;foreign-keys&gt;&lt;key app="EN" db-id="9tzd5awr0xevfgesp5250eddd20zf5s09zwx" timestamp="1619017682" guid="b9352c37-2964-4714-a9cd-4b35989e9d2f"&gt;125&lt;/key&gt;&lt;/foreign-keys&gt;&lt;ref-type name="Figure"&gt;37&lt;/ref-type&gt;&lt;contributors&gt;&lt;authors&gt;&lt;author&gt;PinClipart&lt;/author&gt;&lt;/authors&gt;&lt;/contributors&gt;&lt;titles&gt;&lt;title&gt;Servo Motor Clip Art&lt;/title&gt;&lt;/titles&gt;&lt;pages&gt;Servo Motor Clipart&lt;/pages&gt;&lt;dates&gt;&lt;year&gt;2021&lt;/year&gt;&lt;/dates&gt;&lt;pub-location&gt;Pin Clipart&lt;/pub-location&gt;&lt;publisher&gt;Pin Clipart&lt;/publisher&gt;&lt;urls&gt;&lt;related-urls&gt;&lt;url&gt;https://www.pinclipart.com/downpngs/iRoJRhb_servo-moto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inClipart 2021)</w:t>
      </w:r>
      <w:r w:rsidRPr="00835AEF">
        <w:rPr>
          <w:rFonts w:ascii="Arial" w:eastAsia="Calibri" w:hAnsi="Arial" w:cs="Arial"/>
          <w:szCs w:val="24"/>
        </w:rPr>
        <w:fldChar w:fldCharType="end"/>
      </w:r>
      <w:r w:rsidRPr="00835AEF">
        <w:rPr>
          <w:rFonts w:ascii="Arial" w:eastAsia="Calibri" w:hAnsi="Arial" w:cs="Arial"/>
          <w:szCs w:val="24"/>
        </w:rPr>
        <w:t xml:space="preserve">. Strain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AnonMoos&lt;/Author&gt;&lt;Year&gt;2012&lt;/Year&gt;&lt;RecNum&gt;134&lt;/RecNum&gt;&lt;DisplayText&gt;(AnonMoos 2012)&lt;/DisplayText&gt;&lt;record&gt;&lt;rec-number&gt;134&lt;/rec-number&gt;&lt;foreign-keys&gt;&lt;key app="EN" db-id="9tzd5awr0xevfgesp5250eddd20zf5s09zwx" timestamp="1619018628" guid="903ee2fd-c117-4499-806e-945a19bca386"&gt;134&lt;/key&gt;&lt;/foreign-keys&gt;&lt;ref-type name="Figure"&gt;37&lt;/ref-type&gt;&lt;contributors&gt;&lt;authors&gt;&lt;author&gt;AnonMoos&lt;/author&gt;&lt;/authors&gt;&lt;secondary-authors&gt;&lt;author&gt;strain gauge.svg&lt;/author&gt;&lt;/secondary-authors&gt;&lt;/contributors&gt;&lt;titles&gt;&lt;title&gt;Strain Gauge Sensor&lt;/title&gt;&lt;/titles&gt;&lt;pages&gt;Strain Guage&lt;/pages&gt;&lt;dates&gt;&lt;year&gt;2012&lt;/year&gt;&lt;/dates&gt;&lt;pub-location&gt;Wikimedia&lt;/pub-location&gt;&lt;publisher&gt;Wikimedia&lt;/publisher&gt;&lt;urls&gt;&lt;related-urls&gt;&lt;url&gt;https://commons.wikimedia.org/wiki/File:Strain_gauge.sv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AnonMoos 2012)</w:t>
      </w:r>
      <w:r w:rsidRPr="00835AEF">
        <w:rPr>
          <w:rFonts w:ascii="Arial" w:eastAsia="Calibri" w:hAnsi="Arial" w:cs="Arial"/>
          <w:szCs w:val="24"/>
        </w:rPr>
        <w:fldChar w:fldCharType="end"/>
      </w:r>
      <w:r w:rsidRPr="00835AEF">
        <w:rPr>
          <w:rFonts w:ascii="Arial" w:eastAsia="Calibri" w:hAnsi="Arial" w:cs="Arial"/>
          <w:szCs w:val="24"/>
        </w:rPr>
        <w:t xml:space="preserve">. Temperat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6&lt;/RecNum&gt;&lt;DisplayText&gt;(ClipartMax 2021a)&lt;/DisplayText&gt;&lt;record&gt;&lt;rec-number&gt;126&lt;/rec-number&gt;&lt;foreign-keys&gt;&lt;key app="EN" db-id="9tzd5awr0xevfgesp5250eddd20zf5s09zwx" timestamp="1619017774" guid="f4ae6407-2286-4ce9-8265-0a4dff90b7ee"&gt;126&lt;/key&gt;&lt;/foreign-keys&gt;&lt;ref-type name="Figure"&gt;37&lt;/ref-type&gt;&lt;contributors&gt;&lt;authors&gt;&lt;author&gt;ClipartMax&lt;/author&gt;&lt;/authors&gt;&lt;/contributors&gt;&lt;titles&gt;&lt;title&gt;Measure Thermometer, Temperature, Cold, Measure-Thermometer Clip Art&lt;/title&gt;&lt;/titles&gt;&lt;pages&gt;Thermometer Clipart&lt;/pages&gt;&lt;dates&gt;&lt;year&gt;2021&lt;/year&gt;&lt;/dates&gt;&lt;pub-location&gt;ClipartMax&lt;/pub-location&gt;&lt;publisher&gt;ClipartMax&lt;/publisher&gt;&lt;urls&gt;&lt;related-urls&gt;&lt;url&gt;https://www.clipartmax.com/middle/m2i8A0b1N4i8d3m2_measure-thermometer-temperature-cold-measure-thermomete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a)</w:t>
      </w:r>
      <w:r w:rsidRPr="00835AEF">
        <w:rPr>
          <w:rFonts w:ascii="Arial" w:eastAsia="Calibri" w:hAnsi="Arial" w:cs="Arial"/>
          <w:szCs w:val="24"/>
        </w:rPr>
        <w:fldChar w:fldCharType="end"/>
      </w:r>
      <w:r w:rsidRPr="00835AEF">
        <w:rPr>
          <w:rFonts w:ascii="Arial" w:eastAsia="Calibri" w:hAnsi="Arial" w:cs="Arial"/>
          <w:szCs w:val="24"/>
        </w:rPr>
        <w:t xml:space="preserve">. Vibrotactile Feedback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7&lt;/RecNum&gt;&lt;DisplayText&gt;(ClipartMax 2021b)&lt;/DisplayText&gt;&lt;record&gt;&lt;rec-number&gt;127&lt;/rec-number&gt;&lt;foreign-keys&gt;&lt;key app="EN" db-id="9tzd5awr0xevfgesp5250eddd20zf5s09zwx" timestamp="1619017861" guid="24cb9a0f-cc1c-43d5-921d-a3f23b420997"&gt;127&lt;/key&gt;&lt;/foreign-keys&gt;&lt;ref-type name="Figure"&gt;37&lt;/ref-type&gt;&lt;contributors&gt;&lt;authors&gt;&lt;author&gt;ClipartMax&lt;/author&gt;&lt;/authors&gt;&lt;/contributors&gt;&lt;titles&gt;&lt;title&gt;Vibration Motor&lt;/title&gt;&lt;/titles&gt;&lt;pages&gt;Vibration-Motor&lt;/pages&gt;&lt;dates&gt;&lt;year&gt;2021&lt;/year&gt;&lt;/dates&gt;&lt;pub-location&gt;ClipartMax&lt;/pub-location&gt;&lt;publisher&gt;ClipartMax&lt;/publisher&gt;&lt;urls&gt;&lt;related-urls&gt;&lt;url&gt;https://www.clipartmax.com/middle/m2H7N4K9m2N4H7i8_vibration-motor-vibration-motor/&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b)</w:t>
      </w:r>
      <w:r w:rsidRPr="00835AEF">
        <w:rPr>
          <w:rFonts w:ascii="Arial" w:eastAsia="Calibri" w:hAnsi="Arial" w:cs="Arial"/>
          <w:szCs w:val="24"/>
        </w:rPr>
        <w:fldChar w:fldCharType="end"/>
      </w:r>
      <w:r w:rsidRPr="00835AEF">
        <w:rPr>
          <w:rFonts w:ascii="Arial" w:eastAsia="Calibri" w:hAnsi="Arial" w:cs="Arial"/>
          <w:szCs w:val="24"/>
        </w:rPr>
        <w:t xml:space="preserve">. Press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Sparkfun&lt;/Author&gt;&lt;Year&gt;2021&lt;/Year&gt;&lt;RecNum&gt;128&lt;/RecNum&gt;&lt;DisplayText&gt;(Sparkfun 2021)&lt;/DisplayText&gt;&lt;record&gt;&lt;rec-number&gt;128&lt;/rec-number&gt;&lt;foreign-keys&gt;&lt;key app="EN" db-id="9tzd5awr0xevfgesp5250eddd20zf5s09zwx" timestamp="1619017935" guid="90513e1e-aec0-4894-b3aa-43a49f1655c6"&gt;128&lt;/key&gt;&lt;/foreign-keys&gt;&lt;ref-type name="Figure"&gt;37&lt;/ref-type&gt;&lt;contributors&gt;&lt;authors&gt;&lt;author&gt;Sparkfun&lt;/author&gt;&lt;/authors&gt;&lt;/contributors&gt;&lt;titles&gt;&lt;title&gt;FSR Pressure Sensor&lt;/title&gt;&lt;/titles&gt;&lt;dates&gt;&lt;year&gt;2021&lt;/year&gt;&lt;/dates&gt;&lt;pub-location&gt;Sparkfun&lt;/pub-location&gt;&lt;publisher&gt;Sparkfun&lt;/publisher&gt;&lt;urls&gt;&lt;related-urls&gt;&lt;url&gt;https://cdn.sparkfun.com/assets/learn_tutorials/5/1/0/fritzing_example_bb_2.pn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Sparkfun 2021)</w:t>
      </w:r>
      <w:r w:rsidRPr="00835AEF">
        <w:rPr>
          <w:rFonts w:ascii="Arial" w:eastAsia="Calibri" w:hAnsi="Arial" w:cs="Arial"/>
          <w:szCs w:val="24"/>
        </w:rPr>
        <w:fldChar w:fldCharType="end"/>
      </w:r>
      <w:r w:rsidRPr="00835AEF">
        <w:rPr>
          <w:rFonts w:ascii="Arial" w:eastAsia="Calibri" w:hAnsi="Arial" w:cs="Arial"/>
          <w:szCs w:val="24"/>
        </w:rPr>
        <w:t xml:space="preserve">. </w:t>
      </w:r>
      <w:proofErr w:type="spellStart"/>
      <w:r w:rsidRPr="00835AEF">
        <w:rPr>
          <w:rFonts w:ascii="Arial" w:eastAsia="Calibri" w:hAnsi="Arial" w:cs="Arial"/>
          <w:szCs w:val="24"/>
        </w:rPr>
        <w:t>Prosthetes</w:t>
      </w:r>
      <w:proofErr w:type="spellEnd"/>
      <w:r w:rsidRPr="00835AEF">
        <w:rPr>
          <w:rFonts w:ascii="Arial" w:eastAsia="Calibri" w:hAnsi="Arial" w:cs="Arial"/>
          <w:szCs w:val="24"/>
        </w:rPr>
        <w:t xml:space="preserve"> Interac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OpenClipart&lt;/Author&gt;&lt;Year&gt;2018&lt;/Year&gt;&lt;RecNum&gt;133&lt;/RecNum&gt;&lt;DisplayText&gt;(Moini 2011; OpenClipart 2018)&lt;/DisplayText&gt;&lt;record&gt;&lt;rec-number&gt;133&lt;/rec-number&gt;&lt;foreign-keys&gt;&lt;key app="EN" db-id="9tzd5awr0xevfgesp5250eddd20zf5s09zwx" timestamp="1619018396" guid="99a3c6d2-aff1-4721-92cf-321b3470d02d"&gt;133&lt;/key&gt;&lt;/foreign-keys&gt;&lt;ref-type name="Figure"&gt;37&lt;/ref-type&gt;&lt;contributors&gt;&lt;authors&gt;&lt;author&gt;OpenClipart&lt;/author&gt;&lt;/authors&gt;&lt;secondary-authors&gt;&lt;author&gt;Standing Robot&lt;/author&gt;&lt;/secondary-authors&gt;&lt;/contributors&gt;&lt;titles&gt;&lt;title&gt;Prosthetic Arm&lt;/title&gt;&lt;/titles&gt;&lt;pages&gt;Standing Robot&lt;/pages&gt;&lt;dates&gt;&lt;year&gt;2018&lt;/year&gt;&lt;/dates&gt;&lt;pub-location&gt;Open Clipart&lt;/pub-location&gt;&lt;publisher&gt;Open Clipart&lt;/publisher&gt;&lt;urls&gt;&lt;related-urls&gt;&lt;url&gt;https://openclipart.org/detail/297959/standing-robot&lt;/url&gt;&lt;/related-urls&gt;&lt;/urls&gt;&lt;/record&gt;&lt;/Cite&gt;&lt;Cite&gt;&lt;Author&gt;Moini&lt;/Author&gt;&lt;Year&gt;2011&lt;/Year&gt;&lt;RecNum&gt;132&lt;/RecNum&gt;&lt;record&gt;&lt;rec-number&gt;132&lt;/rec-number&gt;&lt;foreign-keys&gt;&lt;key app="EN" db-id="9tzd5awr0xevfgesp5250eddd20zf5s09zwx" timestamp="1619018337" guid="059dafb0-6eca-40c8-a035-3ef2cdb59451"&gt;132&lt;/key&gt;&lt;/foreign-keys&gt;&lt;ref-type name="Figure"&gt;37&lt;/ref-type&gt;&lt;contributors&gt;&lt;authors&gt;&lt;author&gt;Moini&lt;/author&gt;&lt;/authors&gt;&lt;secondary-authors&gt;&lt;author&gt;man after amputation&lt;/author&gt;&lt;/secondary-authors&gt;&lt;/contributors&gt;&lt;titles&gt;&lt;title&gt;Prosthetic Leg&lt;/title&gt;&lt;/titles&gt;&lt;pages&gt;Man after amputation&lt;/pages&gt;&lt;dates&gt;&lt;year&gt;2011&lt;/year&gt;&lt;/dates&gt;&lt;pub-location&gt;Open Clipart&lt;/pub-location&gt;&lt;publisher&gt;Open Clipart&lt;/publisher&gt;&lt;urls&gt;&lt;related-urls&gt;&lt;url&gt;https://openclipart.org/detail/154765/man-after-amputation&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Moini 2011; OpenClipart 2018)</w:t>
      </w:r>
      <w:r w:rsidRPr="00835AEF">
        <w:rPr>
          <w:rFonts w:ascii="Arial" w:eastAsia="Calibri" w:hAnsi="Arial" w:cs="Arial"/>
          <w:szCs w:val="24"/>
        </w:rPr>
        <w:fldChar w:fldCharType="end"/>
      </w:r>
      <w:r w:rsidRPr="00835AEF">
        <w:rPr>
          <w:rFonts w:ascii="Arial" w:eastAsia="Calibri" w:hAnsi="Arial" w:cs="Arial"/>
          <w:szCs w:val="24"/>
        </w:rPr>
        <w:t xml:space="preserve">. Rehabilit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GDJ&lt;/Author&gt;&lt;Year&gt;2019&lt;/Year&gt;&lt;RecNum&gt;131&lt;/RecNum&gt;&lt;DisplayText&gt;(GDJ 2019)&lt;/DisplayText&gt;&lt;record&gt;&lt;rec-number&gt;131&lt;/rec-number&gt;&lt;foreign-keys&gt;&lt;key app="EN" db-id="9tzd5awr0xevfgesp5250eddd20zf5s09zwx" timestamp="1619018255" guid="b6ade905-04e9-40c5-a146-2afe22a55167"&gt;131&lt;/key&gt;&lt;/foreign-keys&gt;&lt;ref-type name="Figure"&gt;37&lt;/ref-type&gt;&lt;contributors&gt;&lt;authors&gt;&lt;author&gt;GDJ&lt;/author&gt;&lt;/authors&gt;&lt;secondary-authors&gt;&lt;author&gt;Doctors Appointment By Pinterastudio&lt;/author&gt;&lt;/secondary-authors&gt;&lt;/contributors&gt;&lt;titles&gt;&lt;title&gt;Rehabilitation&lt;/title&gt;&lt;/titles&gt;&lt;pages&gt;Doctors Appointment By Pinterastudio&lt;/pages&gt;&lt;dates&gt;&lt;year&gt;2019&lt;/year&gt;&lt;/dates&gt;&lt;pub-location&gt;Open Clipart&lt;/pub-location&gt;&lt;publisher&gt;Open Clipart&lt;/publisher&gt;&lt;urls&gt;&lt;related-urls&gt;&lt;url&gt;https://openclipart.org/detail/314034/doctors-appointment-by-pinterastudio&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GDJ 2019)</w:t>
      </w:r>
      <w:r w:rsidRPr="00835AEF">
        <w:rPr>
          <w:rFonts w:ascii="Arial" w:eastAsia="Calibri" w:hAnsi="Arial" w:cs="Arial"/>
          <w:szCs w:val="24"/>
        </w:rPr>
        <w:fldChar w:fldCharType="end"/>
      </w:r>
      <w:r w:rsidRPr="00835AEF">
        <w:rPr>
          <w:rFonts w:ascii="Arial" w:eastAsia="Calibri" w:hAnsi="Arial" w:cs="Arial"/>
          <w:szCs w:val="24"/>
        </w:rPr>
        <w:t xml:space="preserve">. Sensory Enhancement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9&lt;/RecNum&gt;&lt;DisplayText&gt;(ClipartLibrary 2021b)&lt;/DisplayText&gt;&lt;record&gt;&lt;rec-number&gt;129&lt;/rec-number&gt;&lt;foreign-keys&gt;&lt;key app="EN" db-id="9tzd5awr0xevfgesp5250eddd20zf5s09zwx" timestamp="1619017994" guid="b6a81e0f-6b71-454b-b2c5-9b48d0c232b9"&gt;129&lt;/key&gt;&lt;/foreign-keys&gt;&lt;ref-type name="Figure"&gt;37&lt;/ref-type&gt;&lt;contributors&gt;&lt;authors&gt;&lt;author&gt;ClipartLibrary&lt;/author&gt;&lt;/authors&gt;&lt;/contributors&gt;&lt;titles&gt;&lt;title&gt;Pointing Hand&lt;/title&gt;&lt;/titles&gt;&lt;pages&gt;Touch Cliparts #292406&lt;/pages&gt;&lt;dates&gt;&lt;year&gt;2021&lt;/year&gt;&lt;/dates&gt;&lt;pub-location&gt;Clipart Library&lt;/pub-location&gt;&lt;publisher&gt;Clipart Library&lt;/publisher&gt;&lt;urls&gt;&lt;related-urls&gt;&lt;url&gt;http://clipart-library.com/clipart/310951.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b)</w:t>
      </w:r>
      <w:r w:rsidRPr="00835AEF">
        <w:rPr>
          <w:rFonts w:ascii="Arial" w:eastAsia="Calibri" w:hAnsi="Arial" w:cs="Arial"/>
          <w:szCs w:val="24"/>
        </w:rPr>
        <w:fldChar w:fldCharType="end"/>
      </w:r>
      <w:r w:rsidRPr="00835AEF">
        <w:rPr>
          <w:rFonts w:ascii="Arial" w:eastAsia="Calibri" w:hAnsi="Arial" w:cs="Arial"/>
          <w:szCs w:val="24"/>
        </w:rPr>
        <w:t xml:space="preserve">. Virtual Reality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NGKey&lt;/Author&gt;&lt;Year&gt;2021&lt;/Year&gt;&lt;RecNum&gt;130&lt;/RecNum&gt;&lt;DisplayText&gt;(PNGKey 2021)&lt;/DisplayText&gt;&lt;record&gt;&lt;rec-number&gt;130&lt;/rec-number&gt;&lt;foreign-keys&gt;&lt;key app="EN" db-id="9tzd5awr0xevfgesp5250eddd20zf5s09zwx" timestamp="1619018118" guid="83c0ad00-a2a6-44ee-a3c5-df64f84d30c6"&gt;130&lt;/key&gt;&lt;/foreign-keys&gt;&lt;ref-type name="Figure"&gt;37&lt;/ref-type&gt;&lt;contributors&gt;&lt;authors&gt;&lt;author&gt;PNGKey&lt;/author&gt;&lt;/authors&gt;&lt;/contributors&gt;&lt;titles&gt;&lt;title&gt;VR Headset&lt;/title&gt;&lt;/titles&gt;&lt;pages&gt;Boy Wearing A Virtual Reality Headset Royalty Free - Virtual Reality Clip Art&lt;/pages&gt;&lt;dates&gt;&lt;year&gt;2021&lt;/year&gt;&lt;/dates&gt;&lt;pub-location&gt;PNG Key&lt;/pub-location&gt;&lt;publisher&gt;PNG Key&lt;/publisher&gt;&lt;urls&gt;&lt;related-urls&gt;&lt;url&gt;https://www.pngkey.com/detail/u2w7q8o0i1r5t4i1_boy-wearing-a-virtual-reality-headset-royalty-free/&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NGKey 2021)</w:t>
      </w:r>
      <w:r w:rsidRPr="00835AEF">
        <w:rPr>
          <w:rFonts w:ascii="Arial" w:eastAsia="Calibri" w:hAnsi="Arial" w:cs="Arial"/>
          <w:szCs w:val="24"/>
        </w:rPr>
        <w:fldChar w:fldCharType="end"/>
      </w:r>
      <w:r w:rsidRPr="00835AEF">
        <w:rPr>
          <w:rFonts w:ascii="Arial" w:eastAsia="Calibri" w:hAnsi="Arial" w:cs="Arial"/>
          <w:szCs w:val="24"/>
        </w:rPr>
        <w:t>.</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w:t>
      </w:r>
      <w:proofErr w:type="spellStart"/>
      <w:r w:rsidRPr="004651B0">
        <w:rPr>
          <w:rFonts w:ascii="Arial" w:eastAsia="Calibri" w:hAnsi="Arial" w:cs="Arial"/>
          <w:szCs w:val="24"/>
        </w:rPr>
        <w:t>CaptoGlove</w:t>
      </w:r>
      <w:proofErr w:type="spellEnd"/>
      <w:r w:rsidRPr="004651B0">
        <w:rPr>
          <w:rFonts w:ascii="Arial" w:eastAsia="Calibri" w:hAnsi="Arial" w:cs="Arial"/>
          <w:szCs w:val="24"/>
        </w:rPr>
        <w:t xml:space="preser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w:t>
      </w:r>
      <w:proofErr w:type="spellStart"/>
      <w:r w:rsidR="00283F6B" w:rsidRPr="004651B0">
        <w:rPr>
          <w:rFonts w:ascii="Arial" w:eastAsia="Calibri" w:hAnsi="Arial" w:cs="Arial"/>
          <w:szCs w:val="24"/>
        </w:rPr>
        <w:t>Flexpoint</w:t>
      </w:r>
      <w:proofErr w:type="spellEnd"/>
      <w:r w:rsidR="00283F6B" w:rsidRPr="004651B0">
        <w:rPr>
          <w:rFonts w:ascii="Arial" w:eastAsia="Calibri" w:hAnsi="Arial" w:cs="Arial"/>
          <w:szCs w:val="24"/>
        </w:rPr>
        <w:t xml:space="preserve">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w:t>
      </w:r>
      <w:proofErr w:type="spellStart"/>
      <w:r w:rsidRPr="004651B0">
        <w:rPr>
          <w:rFonts w:ascii="Arial" w:eastAsia="Calibri" w:hAnsi="Arial" w:cs="Arial"/>
          <w:szCs w:val="24"/>
        </w:rPr>
        <w:t>Ecoflex</w:t>
      </w:r>
      <w:proofErr w:type="spellEnd"/>
      <w:r w:rsidRPr="004651B0">
        <w:rPr>
          <w:rFonts w:ascii="Arial" w:eastAsia="Calibri" w:hAnsi="Arial" w:cs="Arial"/>
          <w:szCs w:val="24"/>
        </w:rPr>
        <w:t xml:space="preserve">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w:t>
      </w:r>
      <w:proofErr w:type="spellStart"/>
      <w:r w:rsidRPr="004651B0">
        <w:rPr>
          <w:rFonts w:ascii="Arial" w:eastAsia="Calibri" w:hAnsi="Arial" w:cs="Arial"/>
          <w:szCs w:val="24"/>
        </w:rPr>
        <w:t>Ti</w:t>
      </w:r>
      <w:proofErr w:type="spellEnd"/>
      <w:r w:rsidRPr="004651B0">
        <w:rPr>
          <w:rFonts w:ascii="Arial" w:eastAsia="Calibri" w:hAnsi="Arial" w:cs="Arial"/>
          <w:szCs w:val="24"/>
        </w:rPr>
        <w:t xml:space="preserve">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w:t>
      </w:r>
      <w:proofErr w:type="spellStart"/>
      <w:r w:rsidR="00D104D2" w:rsidRPr="004651B0">
        <w:rPr>
          <w:rFonts w:ascii="Arial" w:eastAsia="Calibri" w:hAnsi="Arial" w:cs="Arial"/>
          <w:szCs w:val="24"/>
        </w:rPr>
        <w:t>Ti</w:t>
      </w:r>
      <w:proofErr w:type="spellEnd"/>
      <w:r w:rsidR="00D104D2" w:rsidRPr="004651B0">
        <w:rPr>
          <w:rFonts w:ascii="Arial" w:eastAsia="Calibri" w:hAnsi="Arial" w:cs="Arial"/>
          <w:szCs w:val="24"/>
        </w:rPr>
        <w:t xml:space="preserve">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 xml:space="preserve">Examples of sensory feedback modes, including </w:t>
      </w:r>
      <w:proofErr w:type="spellStart"/>
      <w:r w:rsidR="0063149C">
        <w:rPr>
          <w:rFonts w:ascii="Arial" w:eastAsia="Calibri" w:hAnsi="Arial" w:cs="Arial"/>
          <w:b/>
          <w:bCs/>
          <w:szCs w:val="24"/>
        </w:rPr>
        <w:t>electrocutaneous</w:t>
      </w:r>
      <w:proofErr w:type="spellEnd"/>
      <w:r w:rsidR="0063149C">
        <w:rPr>
          <w:rFonts w:ascii="Arial" w:eastAsia="Calibri" w:hAnsi="Arial" w:cs="Arial"/>
          <w:b/>
          <w:bCs/>
          <w:szCs w:val="24"/>
        </w:rPr>
        <w:t>,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100% Resistance increase at 5 </w:t>
            </w:r>
            <w:proofErr w:type="gramStart"/>
            <w:r w:rsidRPr="00823B26">
              <w:rPr>
                <w:rFonts w:ascii="Arial" w:eastAsia="Calibri" w:hAnsi="Arial" w:cs="Arial"/>
                <w:sz w:val="18"/>
                <w:szCs w:val="18"/>
              </w:rPr>
              <w:t>N;</w:t>
            </w:r>
            <w:proofErr w:type="gramEnd"/>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Ag NW L=25 </w:t>
            </w:r>
            <w:proofErr w:type="gramStart"/>
            <w:r w:rsidRPr="00823B26">
              <w:rPr>
                <w:rFonts w:ascii="Arial" w:eastAsia="Calibri" w:hAnsi="Arial" w:cs="Arial"/>
                <w:sz w:val="18"/>
                <w:szCs w:val="18"/>
              </w:rPr>
              <w:t>um;</w:t>
            </w:r>
            <w:proofErr w:type="gramEnd"/>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roofErr w:type="gramStart"/>
            <w:r w:rsidRPr="00823B26">
              <w:rPr>
                <w:rFonts w:ascii="Arial" w:eastAsia="Calibri" w:hAnsi="Arial" w:cs="Arial"/>
                <w:sz w:val="18"/>
                <w:szCs w:val="18"/>
              </w:rPr>
              <w:t>%;</w:t>
            </w:r>
            <w:proofErr w:type="gramEnd"/>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w:t>
            </w:r>
            <w:proofErr w:type="spellStart"/>
            <w:r w:rsidRPr="00823B26">
              <w:rPr>
                <w:rFonts w:ascii="Arial" w:eastAsia="Calibri" w:hAnsi="Arial" w:cs="Arial"/>
                <w:sz w:val="18"/>
                <w:szCs w:val="18"/>
              </w:rPr>
              <w:t>ms</w:t>
            </w:r>
            <w:proofErr w:type="spellEnd"/>
            <w:r w:rsidRPr="00823B26">
              <w:rPr>
                <w:rFonts w:ascii="Arial" w:eastAsia="Calibri" w:hAnsi="Arial" w:cs="Arial"/>
                <w:sz w:val="18"/>
                <w:szCs w:val="18"/>
              </w:rPr>
              <w:t xml:space="preserve">;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 xml:space="preserve">Rotational skin </w:t>
            </w:r>
            <w:proofErr w:type="gramStart"/>
            <w:r w:rsidRPr="00B65342">
              <w:rPr>
                <w:rFonts w:ascii="Arial" w:eastAsia="Calibri" w:hAnsi="Arial" w:cs="Arial"/>
                <w:sz w:val="20"/>
                <w:szCs w:val="20"/>
              </w:rPr>
              <w:t>stretch</w:t>
            </w:r>
            <w:proofErr w:type="gramEnd"/>
            <w:r w:rsidRPr="00B65342">
              <w:rPr>
                <w:rFonts w:ascii="Arial" w:eastAsia="Calibri" w:hAnsi="Arial" w:cs="Arial"/>
                <w:sz w:val="20"/>
                <w:szCs w:val="20"/>
              </w:rPr>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29"/>
        <w:gridCol w:w="2983"/>
        <w:gridCol w:w="2564"/>
        <w:gridCol w:w="1984"/>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proofErr w:type="spellStart"/>
            <w:r w:rsidRPr="00B65342">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21E11432" w:rsidR="009B6996" w:rsidRPr="00B65342" w:rsidRDefault="00FC4544" w:rsidP="00AE714E">
            <w:pPr>
              <w:spacing w:after="0" w:line="240" w:lineRule="auto"/>
              <w:contextualSpacing/>
              <w:rPr>
                <w:rFonts w:ascii="Arial" w:eastAsia="Calibri" w:hAnsi="Arial" w:cs="Arial"/>
                <w:sz w:val="20"/>
                <w:szCs w:val="20"/>
              </w:rPr>
            </w:pPr>
            <w:r w:rsidRPr="00FC4544">
              <w:rPr>
                <w:rFonts w:ascii="Arial" w:eastAsia="Calibri" w:hAnsi="Arial" w:cs="Arial"/>
                <w:color w:val="FF0000"/>
                <w:sz w:val="20"/>
                <w:szCs w:val="20"/>
              </w:rPr>
              <w:t>Can be u</w:t>
            </w:r>
            <w:r w:rsidR="009B6996" w:rsidRPr="00FC4544">
              <w:rPr>
                <w:rFonts w:ascii="Arial" w:eastAsia="Calibri" w:hAnsi="Arial" w:cs="Arial"/>
                <w:color w:val="FF0000"/>
                <w:sz w:val="20"/>
                <w:szCs w:val="20"/>
              </w:rPr>
              <w:t>ncomfortable</w:t>
            </w:r>
            <w:r w:rsidR="009B6996" w:rsidRPr="00B65342">
              <w:rPr>
                <w:rFonts w:ascii="Arial" w:eastAsia="Calibri" w:hAnsi="Arial" w:cs="Arial"/>
                <w:sz w:val="20"/>
                <w:szCs w:val="20"/>
              </w:rPr>
              <w:t>,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3C9B3DF9"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mwqAUAqT/AK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17405B"/>
    <w:rsid w:val="00000B4C"/>
    <w:rsid w:val="00001EE6"/>
    <w:rsid w:val="00002B83"/>
    <w:rsid w:val="0001200C"/>
    <w:rsid w:val="00014CA9"/>
    <w:rsid w:val="00015236"/>
    <w:rsid w:val="0003172F"/>
    <w:rsid w:val="000320B0"/>
    <w:rsid w:val="0003610C"/>
    <w:rsid w:val="00046953"/>
    <w:rsid w:val="0005152F"/>
    <w:rsid w:val="00051C70"/>
    <w:rsid w:val="00054D55"/>
    <w:rsid w:val="00056F4D"/>
    <w:rsid w:val="00060F99"/>
    <w:rsid w:val="0006502E"/>
    <w:rsid w:val="0007645E"/>
    <w:rsid w:val="00080C92"/>
    <w:rsid w:val="00083017"/>
    <w:rsid w:val="00083F08"/>
    <w:rsid w:val="000864E2"/>
    <w:rsid w:val="00091630"/>
    <w:rsid w:val="000952B5"/>
    <w:rsid w:val="00096C54"/>
    <w:rsid w:val="000A2937"/>
    <w:rsid w:val="000A4703"/>
    <w:rsid w:val="000A512B"/>
    <w:rsid w:val="000A752D"/>
    <w:rsid w:val="000C05B9"/>
    <w:rsid w:val="000C0E09"/>
    <w:rsid w:val="000C14D1"/>
    <w:rsid w:val="000C6084"/>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06B"/>
    <w:rsid w:val="00105C08"/>
    <w:rsid w:val="00106746"/>
    <w:rsid w:val="001074E2"/>
    <w:rsid w:val="001139A7"/>
    <w:rsid w:val="00115DA6"/>
    <w:rsid w:val="00133460"/>
    <w:rsid w:val="00136EC0"/>
    <w:rsid w:val="0015302C"/>
    <w:rsid w:val="00154725"/>
    <w:rsid w:val="001572D7"/>
    <w:rsid w:val="00160272"/>
    <w:rsid w:val="001618A3"/>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95BE1"/>
    <w:rsid w:val="001A0C52"/>
    <w:rsid w:val="001A6C85"/>
    <w:rsid w:val="001A6E40"/>
    <w:rsid w:val="001A78BE"/>
    <w:rsid w:val="001B172B"/>
    <w:rsid w:val="001B4049"/>
    <w:rsid w:val="001B6CFF"/>
    <w:rsid w:val="001C1B7A"/>
    <w:rsid w:val="001C72C8"/>
    <w:rsid w:val="001D0E5F"/>
    <w:rsid w:val="001F7238"/>
    <w:rsid w:val="002009E1"/>
    <w:rsid w:val="00201425"/>
    <w:rsid w:val="00201544"/>
    <w:rsid w:val="00201877"/>
    <w:rsid w:val="00204E81"/>
    <w:rsid w:val="00210112"/>
    <w:rsid w:val="00212528"/>
    <w:rsid w:val="00213F62"/>
    <w:rsid w:val="0021541F"/>
    <w:rsid w:val="00215A71"/>
    <w:rsid w:val="002214CB"/>
    <w:rsid w:val="002243A4"/>
    <w:rsid w:val="00225F6C"/>
    <w:rsid w:val="002261C5"/>
    <w:rsid w:val="0023214D"/>
    <w:rsid w:val="00232988"/>
    <w:rsid w:val="00232A4D"/>
    <w:rsid w:val="00233239"/>
    <w:rsid w:val="00234FD0"/>
    <w:rsid w:val="002447A3"/>
    <w:rsid w:val="0024662C"/>
    <w:rsid w:val="00247EA9"/>
    <w:rsid w:val="00250030"/>
    <w:rsid w:val="00250C7B"/>
    <w:rsid w:val="00252068"/>
    <w:rsid w:val="00256180"/>
    <w:rsid w:val="002567F1"/>
    <w:rsid w:val="00263035"/>
    <w:rsid w:val="0027390A"/>
    <w:rsid w:val="00281C6C"/>
    <w:rsid w:val="00283F6B"/>
    <w:rsid w:val="00283FDC"/>
    <w:rsid w:val="002855F2"/>
    <w:rsid w:val="00293DB1"/>
    <w:rsid w:val="00296ACD"/>
    <w:rsid w:val="002A3E04"/>
    <w:rsid w:val="002A443D"/>
    <w:rsid w:val="002A6450"/>
    <w:rsid w:val="002A6BE3"/>
    <w:rsid w:val="002B219E"/>
    <w:rsid w:val="002B25DC"/>
    <w:rsid w:val="002B2B93"/>
    <w:rsid w:val="002B5985"/>
    <w:rsid w:val="002C34E3"/>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20C"/>
    <w:rsid w:val="003175EA"/>
    <w:rsid w:val="003212DA"/>
    <w:rsid w:val="00321F35"/>
    <w:rsid w:val="003324C0"/>
    <w:rsid w:val="00336B9A"/>
    <w:rsid w:val="00340CD1"/>
    <w:rsid w:val="003415D9"/>
    <w:rsid w:val="00342192"/>
    <w:rsid w:val="00343BB5"/>
    <w:rsid w:val="00343FBB"/>
    <w:rsid w:val="00344829"/>
    <w:rsid w:val="003473EE"/>
    <w:rsid w:val="00347467"/>
    <w:rsid w:val="0035316B"/>
    <w:rsid w:val="00354B29"/>
    <w:rsid w:val="00355AD6"/>
    <w:rsid w:val="00356395"/>
    <w:rsid w:val="00360B38"/>
    <w:rsid w:val="00362A9A"/>
    <w:rsid w:val="00364C51"/>
    <w:rsid w:val="00365C72"/>
    <w:rsid w:val="0037235F"/>
    <w:rsid w:val="00372820"/>
    <w:rsid w:val="00375F33"/>
    <w:rsid w:val="00377FF1"/>
    <w:rsid w:val="00380C37"/>
    <w:rsid w:val="00386A3E"/>
    <w:rsid w:val="003911F3"/>
    <w:rsid w:val="00391488"/>
    <w:rsid w:val="00394D25"/>
    <w:rsid w:val="0039552C"/>
    <w:rsid w:val="003A17EE"/>
    <w:rsid w:val="003A1CB8"/>
    <w:rsid w:val="003A397E"/>
    <w:rsid w:val="003B2B31"/>
    <w:rsid w:val="003B3DA3"/>
    <w:rsid w:val="003B4AF5"/>
    <w:rsid w:val="003B545B"/>
    <w:rsid w:val="003B5771"/>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5A"/>
    <w:rsid w:val="00406EA0"/>
    <w:rsid w:val="00412120"/>
    <w:rsid w:val="00412772"/>
    <w:rsid w:val="00421272"/>
    <w:rsid w:val="00423840"/>
    <w:rsid w:val="004267E8"/>
    <w:rsid w:val="00426C9F"/>
    <w:rsid w:val="0043082C"/>
    <w:rsid w:val="00430DDC"/>
    <w:rsid w:val="004330B7"/>
    <w:rsid w:val="004333EA"/>
    <w:rsid w:val="004336D9"/>
    <w:rsid w:val="00450936"/>
    <w:rsid w:val="00453465"/>
    <w:rsid w:val="00453DCD"/>
    <w:rsid w:val="0045417A"/>
    <w:rsid w:val="00461A0A"/>
    <w:rsid w:val="00462325"/>
    <w:rsid w:val="004651B0"/>
    <w:rsid w:val="00471196"/>
    <w:rsid w:val="00475642"/>
    <w:rsid w:val="00486451"/>
    <w:rsid w:val="00487406"/>
    <w:rsid w:val="004916B3"/>
    <w:rsid w:val="004935FB"/>
    <w:rsid w:val="00494085"/>
    <w:rsid w:val="004A437F"/>
    <w:rsid w:val="004B57A3"/>
    <w:rsid w:val="004B653B"/>
    <w:rsid w:val="004B7A3F"/>
    <w:rsid w:val="004D1BAD"/>
    <w:rsid w:val="004D44B6"/>
    <w:rsid w:val="004D4E4C"/>
    <w:rsid w:val="004D55F5"/>
    <w:rsid w:val="004D6FE6"/>
    <w:rsid w:val="004E086E"/>
    <w:rsid w:val="004E294B"/>
    <w:rsid w:val="004E5E53"/>
    <w:rsid w:val="004F76E2"/>
    <w:rsid w:val="00500F58"/>
    <w:rsid w:val="00503680"/>
    <w:rsid w:val="00503B8E"/>
    <w:rsid w:val="00506A6D"/>
    <w:rsid w:val="00507841"/>
    <w:rsid w:val="00507948"/>
    <w:rsid w:val="00515700"/>
    <w:rsid w:val="00515EF0"/>
    <w:rsid w:val="00517FF9"/>
    <w:rsid w:val="00521983"/>
    <w:rsid w:val="00522726"/>
    <w:rsid w:val="00522D68"/>
    <w:rsid w:val="00525F6F"/>
    <w:rsid w:val="005315E2"/>
    <w:rsid w:val="0053308C"/>
    <w:rsid w:val="0053360E"/>
    <w:rsid w:val="00535413"/>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039E"/>
    <w:rsid w:val="00595DB3"/>
    <w:rsid w:val="005A0418"/>
    <w:rsid w:val="005A15ED"/>
    <w:rsid w:val="005A3932"/>
    <w:rsid w:val="005A3DF4"/>
    <w:rsid w:val="005A6D4E"/>
    <w:rsid w:val="005A7CA1"/>
    <w:rsid w:val="005B5A68"/>
    <w:rsid w:val="005C576F"/>
    <w:rsid w:val="005C6A8F"/>
    <w:rsid w:val="005C7BB9"/>
    <w:rsid w:val="005D2235"/>
    <w:rsid w:val="005D384C"/>
    <w:rsid w:val="005D415A"/>
    <w:rsid w:val="005D486C"/>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37F81"/>
    <w:rsid w:val="006404C7"/>
    <w:rsid w:val="00642449"/>
    <w:rsid w:val="00642C9F"/>
    <w:rsid w:val="00647AE3"/>
    <w:rsid w:val="00654503"/>
    <w:rsid w:val="00664A60"/>
    <w:rsid w:val="00666E4E"/>
    <w:rsid w:val="00671B3F"/>
    <w:rsid w:val="00676955"/>
    <w:rsid w:val="00680FFD"/>
    <w:rsid w:val="006875CE"/>
    <w:rsid w:val="00690041"/>
    <w:rsid w:val="00692879"/>
    <w:rsid w:val="00692F93"/>
    <w:rsid w:val="0069722A"/>
    <w:rsid w:val="00697B7C"/>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12126"/>
    <w:rsid w:val="007159B9"/>
    <w:rsid w:val="007234A4"/>
    <w:rsid w:val="00725313"/>
    <w:rsid w:val="007315B2"/>
    <w:rsid w:val="00733661"/>
    <w:rsid w:val="00735622"/>
    <w:rsid w:val="00741135"/>
    <w:rsid w:val="00741EFB"/>
    <w:rsid w:val="00742591"/>
    <w:rsid w:val="007430F7"/>
    <w:rsid w:val="007478CF"/>
    <w:rsid w:val="007501A1"/>
    <w:rsid w:val="0075027C"/>
    <w:rsid w:val="00756BCC"/>
    <w:rsid w:val="00757446"/>
    <w:rsid w:val="00762D46"/>
    <w:rsid w:val="007737A1"/>
    <w:rsid w:val="007747E7"/>
    <w:rsid w:val="0077506F"/>
    <w:rsid w:val="00784F63"/>
    <w:rsid w:val="00787B97"/>
    <w:rsid w:val="007927B8"/>
    <w:rsid w:val="00795F6F"/>
    <w:rsid w:val="007A19E0"/>
    <w:rsid w:val="007A2292"/>
    <w:rsid w:val="007A34CE"/>
    <w:rsid w:val="007B3FFF"/>
    <w:rsid w:val="007B5865"/>
    <w:rsid w:val="007B6881"/>
    <w:rsid w:val="007C0DED"/>
    <w:rsid w:val="007C7E37"/>
    <w:rsid w:val="007D2599"/>
    <w:rsid w:val="007D2BAB"/>
    <w:rsid w:val="007D724D"/>
    <w:rsid w:val="007D74A0"/>
    <w:rsid w:val="007E0A28"/>
    <w:rsid w:val="007E1B68"/>
    <w:rsid w:val="007E2083"/>
    <w:rsid w:val="007E30A4"/>
    <w:rsid w:val="007E3626"/>
    <w:rsid w:val="007E3F37"/>
    <w:rsid w:val="007E6CF1"/>
    <w:rsid w:val="007F2417"/>
    <w:rsid w:val="007F2AC8"/>
    <w:rsid w:val="007F6EA1"/>
    <w:rsid w:val="007F6F05"/>
    <w:rsid w:val="00800BC2"/>
    <w:rsid w:val="00804A01"/>
    <w:rsid w:val="00805AA9"/>
    <w:rsid w:val="00805FB1"/>
    <w:rsid w:val="00806F13"/>
    <w:rsid w:val="0081500D"/>
    <w:rsid w:val="00815456"/>
    <w:rsid w:val="00816AC4"/>
    <w:rsid w:val="00820051"/>
    <w:rsid w:val="00820544"/>
    <w:rsid w:val="00820DFD"/>
    <w:rsid w:val="00823B26"/>
    <w:rsid w:val="008256BF"/>
    <w:rsid w:val="008257B7"/>
    <w:rsid w:val="0083042C"/>
    <w:rsid w:val="0083301C"/>
    <w:rsid w:val="0083416E"/>
    <w:rsid w:val="00835AEF"/>
    <w:rsid w:val="008423AD"/>
    <w:rsid w:val="00842ED1"/>
    <w:rsid w:val="0084534B"/>
    <w:rsid w:val="00851CCB"/>
    <w:rsid w:val="008559B9"/>
    <w:rsid w:val="00861C12"/>
    <w:rsid w:val="00865497"/>
    <w:rsid w:val="00865E79"/>
    <w:rsid w:val="00870B59"/>
    <w:rsid w:val="00871D43"/>
    <w:rsid w:val="00880A6D"/>
    <w:rsid w:val="008915B0"/>
    <w:rsid w:val="008A166D"/>
    <w:rsid w:val="008A44D3"/>
    <w:rsid w:val="008A4EDE"/>
    <w:rsid w:val="008A5830"/>
    <w:rsid w:val="008A77D6"/>
    <w:rsid w:val="008A7EED"/>
    <w:rsid w:val="008B2F69"/>
    <w:rsid w:val="008B403F"/>
    <w:rsid w:val="008C3AD6"/>
    <w:rsid w:val="008C44A1"/>
    <w:rsid w:val="008C7167"/>
    <w:rsid w:val="008E0642"/>
    <w:rsid w:val="008E0CB8"/>
    <w:rsid w:val="008E1DFB"/>
    <w:rsid w:val="008E553B"/>
    <w:rsid w:val="008F24EA"/>
    <w:rsid w:val="00900014"/>
    <w:rsid w:val="00900D7F"/>
    <w:rsid w:val="009012E6"/>
    <w:rsid w:val="00903F6C"/>
    <w:rsid w:val="00907121"/>
    <w:rsid w:val="00910595"/>
    <w:rsid w:val="00917DB0"/>
    <w:rsid w:val="00920538"/>
    <w:rsid w:val="009251D4"/>
    <w:rsid w:val="00927214"/>
    <w:rsid w:val="00927C0C"/>
    <w:rsid w:val="00936858"/>
    <w:rsid w:val="00941740"/>
    <w:rsid w:val="00942EE3"/>
    <w:rsid w:val="00943BD2"/>
    <w:rsid w:val="00943C65"/>
    <w:rsid w:val="0095115F"/>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3D76"/>
    <w:rsid w:val="009C4318"/>
    <w:rsid w:val="009C6F08"/>
    <w:rsid w:val="009D267B"/>
    <w:rsid w:val="009D7CF0"/>
    <w:rsid w:val="009E39EA"/>
    <w:rsid w:val="009E4D51"/>
    <w:rsid w:val="009E6F0F"/>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4119"/>
    <w:rsid w:val="00A953FD"/>
    <w:rsid w:val="00AA3430"/>
    <w:rsid w:val="00AA50A2"/>
    <w:rsid w:val="00AA5728"/>
    <w:rsid w:val="00AA728C"/>
    <w:rsid w:val="00AA75AE"/>
    <w:rsid w:val="00AA7AFA"/>
    <w:rsid w:val="00AB0318"/>
    <w:rsid w:val="00AB4454"/>
    <w:rsid w:val="00AB4F6D"/>
    <w:rsid w:val="00AB7131"/>
    <w:rsid w:val="00AB786A"/>
    <w:rsid w:val="00AD3B1F"/>
    <w:rsid w:val="00AD47AB"/>
    <w:rsid w:val="00AE0F76"/>
    <w:rsid w:val="00AE1993"/>
    <w:rsid w:val="00AE714E"/>
    <w:rsid w:val="00AF1F78"/>
    <w:rsid w:val="00AF30A8"/>
    <w:rsid w:val="00AF4CD5"/>
    <w:rsid w:val="00AF6017"/>
    <w:rsid w:val="00AF6468"/>
    <w:rsid w:val="00B01B4B"/>
    <w:rsid w:val="00B02661"/>
    <w:rsid w:val="00B02CBF"/>
    <w:rsid w:val="00B05E26"/>
    <w:rsid w:val="00B13A63"/>
    <w:rsid w:val="00B14800"/>
    <w:rsid w:val="00B153B4"/>
    <w:rsid w:val="00B164A2"/>
    <w:rsid w:val="00B23592"/>
    <w:rsid w:val="00B24DA5"/>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97E6E"/>
    <w:rsid w:val="00BA0418"/>
    <w:rsid w:val="00BA2659"/>
    <w:rsid w:val="00BA387C"/>
    <w:rsid w:val="00BA4173"/>
    <w:rsid w:val="00BA61A6"/>
    <w:rsid w:val="00BA6E52"/>
    <w:rsid w:val="00BB3223"/>
    <w:rsid w:val="00BB411A"/>
    <w:rsid w:val="00BB66DB"/>
    <w:rsid w:val="00BC005A"/>
    <w:rsid w:val="00BC1271"/>
    <w:rsid w:val="00BC598F"/>
    <w:rsid w:val="00BC7E80"/>
    <w:rsid w:val="00BD3872"/>
    <w:rsid w:val="00BD78CC"/>
    <w:rsid w:val="00BE0986"/>
    <w:rsid w:val="00BE7E3E"/>
    <w:rsid w:val="00BF01C7"/>
    <w:rsid w:val="00BF26F6"/>
    <w:rsid w:val="00BF36EC"/>
    <w:rsid w:val="00BF689E"/>
    <w:rsid w:val="00BF782B"/>
    <w:rsid w:val="00C016E7"/>
    <w:rsid w:val="00C0184A"/>
    <w:rsid w:val="00C020E2"/>
    <w:rsid w:val="00C04003"/>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4DA0"/>
    <w:rsid w:val="00C65A92"/>
    <w:rsid w:val="00C67512"/>
    <w:rsid w:val="00C70433"/>
    <w:rsid w:val="00C7322F"/>
    <w:rsid w:val="00C80426"/>
    <w:rsid w:val="00C81147"/>
    <w:rsid w:val="00C914F5"/>
    <w:rsid w:val="00C9154B"/>
    <w:rsid w:val="00C92472"/>
    <w:rsid w:val="00C9447D"/>
    <w:rsid w:val="00CA484D"/>
    <w:rsid w:val="00CB189E"/>
    <w:rsid w:val="00CB2017"/>
    <w:rsid w:val="00CB2766"/>
    <w:rsid w:val="00CB303A"/>
    <w:rsid w:val="00CB5F80"/>
    <w:rsid w:val="00CB78AF"/>
    <w:rsid w:val="00CC04C6"/>
    <w:rsid w:val="00CC1011"/>
    <w:rsid w:val="00CC5894"/>
    <w:rsid w:val="00CD2BF6"/>
    <w:rsid w:val="00CE448E"/>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3BA3"/>
    <w:rsid w:val="00D96428"/>
    <w:rsid w:val="00DA17F0"/>
    <w:rsid w:val="00DA4C89"/>
    <w:rsid w:val="00DA6D4A"/>
    <w:rsid w:val="00DB0B7C"/>
    <w:rsid w:val="00DB37D2"/>
    <w:rsid w:val="00DB5449"/>
    <w:rsid w:val="00DB5F02"/>
    <w:rsid w:val="00DC23A7"/>
    <w:rsid w:val="00DC24A3"/>
    <w:rsid w:val="00DC33AE"/>
    <w:rsid w:val="00DD392C"/>
    <w:rsid w:val="00DD3E75"/>
    <w:rsid w:val="00DD5018"/>
    <w:rsid w:val="00DD6A5A"/>
    <w:rsid w:val="00DE26D4"/>
    <w:rsid w:val="00DE7FA2"/>
    <w:rsid w:val="00DF08B0"/>
    <w:rsid w:val="00DF0FEF"/>
    <w:rsid w:val="00DF60D4"/>
    <w:rsid w:val="00E0053B"/>
    <w:rsid w:val="00E04493"/>
    <w:rsid w:val="00E06802"/>
    <w:rsid w:val="00E1048B"/>
    <w:rsid w:val="00E11C75"/>
    <w:rsid w:val="00E1325D"/>
    <w:rsid w:val="00E20181"/>
    <w:rsid w:val="00E20B81"/>
    <w:rsid w:val="00E20CF0"/>
    <w:rsid w:val="00E24F6C"/>
    <w:rsid w:val="00E32C69"/>
    <w:rsid w:val="00E33547"/>
    <w:rsid w:val="00E3663B"/>
    <w:rsid w:val="00E368EE"/>
    <w:rsid w:val="00E45A88"/>
    <w:rsid w:val="00E47064"/>
    <w:rsid w:val="00E54B34"/>
    <w:rsid w:val="00E576DB"/>
    <w:rsid w:val="00E63869"/>
    <w:rsid w:val="00E760AA"/>
    <w:rsid w:val="00E81B24"/>
    <w:rsid w:val="00E82E0C"/>
    <w:rsid w:val="00E83C1A"/>
    <w:rsid w:val="00E849A7"/>
    <w:rsid w:val="00E84DFE"/>
    <w:rsid w:val="00E91620"/>
    <w:rsid w:val="00E93CE5"/>
    <w:rsid w:val="00E969A5"/>
    <w:rsid w:val="00E96D78"/>
    <w:rsid w:val="00EA2072"/>
    <w:rsid w:val="00EA3C91"/>
    <w:rsid w:val="00EA768F"/>
    <w:rsid w:val="00EC2951"/>
    <w:rsid w:val="00ED23C4"/>
    <w:rsid w:val="00ED407F"/>
    <w:rsid w:val="00EE11B5"/>
    <w:rsid w:val="00EE1204"/>
    <w:rsid w:val="00EE215A"/>
    <w:rsid w:val="00EE4E83"/>
    <w:rsid w:val="00EE4FA1"/>
    <w:rsid w:val="00EE6012"/>
    <w:rsid w:val="00EE7CB4"/>
    <w:rsid w:val="00EF0B40"/>
    <w:rsid w:val="00EF29F2"/>
    <w:rsid w:val="00EF5E7B"/>
    <w:rsid w:val="00EF7AA7"/>
    <w:rsid w:val="00F06247"/>
    <w:rsid w:val="00F06C25"/>
    <w:rsid w:val="00F07EBD"/>
    <w:rsid w:val="00F14FF3"/>
    <w:rsid w:val="00F15D28"/>
    <w:rsid w:val="00F21B62"/>
    <w:rsid w:val="00F22F9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855D2"/>
    <w:rsid w:val="00F87D03"/>
    <w:rsid w:val="00FA4458"/>
    <w:rsid w:val="00FA5A4D"/>
    <w:rsid w:val="00FA77C2"/>
    <w:rsid w:val="00FA79BF"/>
    <w:rsid w:val="00FB3BD6"/>
    <w:rsid w:val="00FB4A10"/>
    <w:rsid w:val="00FB4B16"/>
    <w:rsid w:val="00FB7CE2"/>
    <w:rsid w:val="00FC0B77"/>
    <w:rsid w:val="00FC13C3"/>
    <w:rsid w:val="00FC4544"/>
    <w:rsid w:val="00FC4EFE"/>
    <w:rsid w:val="00FC5E3E"/>
    <w:rsid w:val="00FC64D8"/>
    <w:rsid w:val="00FC6572"/>
    <w:rsid w:val="00FD0349"/>
    <w:rsid w:val="00FD3C08"/>
    <w:rsid w:val="00FE2AB1"/>
    <w:rsid w:val="00FE5349"/>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6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www.instructables.com" TargetMode="External"/><Relationship Id="rId14" Type="http://schemas.openxmlformats.org/officeDocument/2006/relationships/hyperlink" Target="www.mimugloves.com" TargetMode="External"/><Relationship Id="rId22" Type="http://schemas.openxmlformats.org/officeDocument/2006/relationships/hyperlink" Target="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44</Pages>
  <Words>59048</Words>
  <Characters>336578</Characters>
  <Application>Microsoft Office Word</Application>
  <DocSecurity>0</DocSecurity>
  <Lines>2804</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molder, Carl F</dc:creator>
  <cp:lastModifiedBy>Demolder, Carl F</cp:lastModifiedBy>
  <cp:revision>7</cp:revision>
  <cp:lastPrinted>2021-04-20T13:06:00Z</cp:lastPrinted>
  <dcterms:created xsi:type="dcterms:W3CDTF">2021-05-24T21:56:00Z</dcterms:created>
  <dcterms:modified xsi:type="dcterms:W3CDTF">2021-06-02T03:23:00Z</dcterms:modified>
</cp:coreProperties>
</file>